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charts/chart15.xml" ContentType="application/vnd.openxmlformats-officedocument.drawingml.chart+xml"/>
  <Override PartName="/word/drawings/drawing15.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2F6" w:rsidRDefault="004052F6" w:rsidP="0018396A">
      <w:pPr>
        <w:pStyle w:val="Ttulo"/>
        <w:jc w:val="both"/>
      </w:pPr>
      <w:r>
        <w:rPr>
          <w:noProof/>
          <w:lang w:eastAsia="es-ES"/>
        </w:rPr>
        <w:drawing>
          <wp:anchor distT="0" distB="0" distL="114300" distR="114300" simplePos="0" relativeHeight="251669504" behindDoc="0" locked="0" layoutInCell="1" allowOverlap="1" wp14:anchorId="2D894AFF" wp14:editId="070EE7C4">
            <wp:simplePos x="0" y="0"/>
            <wp:positionH relativeFrom="margin">
              <wp:posOffset>-1278255</wp:posOffset>
            </wp:positionH>
            <wp:positionV relativeFrom="margin">
              <wp:posOffset>-672465</wp:posOffset>
            </wp:positionV>
            <wp:extent cx="7220585" cy="10582275"/>
            <wp:effectExtent l="0" t="0" r="0" b="0"/>
            <wp:wrapSquare wrapText="bothSides"/>
            <wp:docPr id="11" name="Imagen 11" descr="F:\portadina_lo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portadina_lok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20585" cy="105822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052F6" w:rsidRDefault="004052F6">
      <w:pPr>
        <w:rPr>
          <w:rFonts w:asciiTheme="majorHAnsi" w:eastAsiaTheme="majorEastAsia" w:hAnsiTheme="majorHAnsi" w:cstheme="majorBidi"/>
          <w:color w:val="232323" w:themeColor="text2" w:themeShade="BF"/>
          <w:spacing w:val="5"/>
          <w:kern w:val="28"/>
          <w:sz w:val="52"/>
          <w:szCs w:val="52"/>
        </w:rPr>
      </w:pPr>
      <w:r>
        <w:lastRenderedPageBreak/>
        <w:br w:type="page"/>
      </w:r>
    </w:p>
    <w:p w:rsidR="00900E8E" w:rsidRDefault="00900E8E" w:rsidP="0018396A">
      <w:pPr>
        <w:pStyle w:val="Ttulo"/>
        <w:jc w:val="both"/>
      </w:pPr>
      <w:r>
        <w:lastRenderedPageBreak/>
        <w:t>Resumen</w:t>
      </w:r>
    </w:p>
    <w:p w:rsidR="006B4F6F" w:rsidRDefault="00D4217F" w:rsidP="00DD169A">
      <w:pPr>
        <w:pStyle w:val="Ttulo3"/>
        <w:spacing w:before="0" w:line="240" w:lineRule="auto"/>
        <w:jc w:val="both"/>
        <w:rPr>
          <w:rFonts w:asciiTheme="minorHAnsi" w:hAnsiTheme="minorHAnsi" w:cstheme="minorHAnsi"/>
          <w:b w:val="0"/>
          <w:color w:val="auto"/>
        </w:rPr>
      </w:pPr>
      <w:bookmarkStart w:id="0" w:name="_Toc516070225"/>
      <w:r w:rsidRPr="00852CA4">
        <w:rPr>
          <w:color w:val="21272D" w:themeColor="accent5" w:themeShade="80"/>
        </w:rPr>
        <w:t>Introducción:</w:t>
      </w:r>
      <w:r w:rsidR="00852CA4">
        <w:rPr>
          <w:color w:val="1D103E"/>
        </w:rPr>
        <w:t xml:space="preserve"> </w:t>
      </w:r>
      <w:r w:rsidR="00852CA4" w:rsidRPr="00852CA4">
        <w:rPr>
          <w:rFonts w:asciiTheme="minorHAnsi" w:hAnsiTheme="minorHAnsi" w:cstheme="minorHAnsi"/>
          <w:b w:val="0"/>
          <w:color w:val="auto"/>
        </w:rPr>
        <w:t xml:space="preserve">El </w:t>
      </w:r>
      <w:r w:rsidR="00852CA4">
        <w:rPr>
          <w:rFonts w:asciiTheme="minorHAnsi" w:hAnsiTheme="minorHAnsi" w:cstheme="minorHAnsi"/>
          <w:b w:val="0"/>
          <w:color w:val="auto"/>
        </w:rPr>
        <w:t xml:space="preserve">desarrollo de las técnicas de diagnóstico por imagen y </w:t>
      </w:r>
      <w:r w:rsidR="000B5A23">
        <w:rPr>
          <w:rFonts w:asciiTheme="minorHAnsi" w:hAnsiTheme="minorHAnsi" w:cstheme="minorHAnsi"/>
          <w:b w:val="0"/>
          <w:color w:val="auto"/>
        </w:rPr>
        <w:t xml:space="preserve">la tendencia a aumentar su uso han conllevado el descubrimiento de una mayor prevalencia de aneurismas intracraneales incidentales. </w:t>
      </w:r>
      <w:r w:rsidR="001016FD">
        <w:rPr>
          <w:rFonts w:asciiTheme="minorHAnsi" w:hAnsiTheme="minorHAnsi" w:cstheme="minorHAnsi"/>
          <w:b w:val="0"/>
          <w:color w:val="auto"/>
        </w:rPr>
        <w:t xml:space="preserve">La evolución natural de un aneurisma es su </w:t>
      </w:r>
      <w:r w:rsidR="00852CA4" w:rsidRPr="00852CA4">
        <w:rPr>
          <w:rFonts w:asciiTheme="minorHAnsi" w:hAnsiTheme="minorHAnsi" w:cstheme="minorHAnsi"/>
          <w:b w:val="0"/>
          <w:color w:val="auto"/>
        </w:rPr>
        <w:t xml:space="preserve"> ruptura</w:t>
      </w:r>
      <w:r w:rsidR="001016FD">
        <w:rPr>
          <w:rFonts w:asciiTheme="minorHAnsi" w:hAnsiTheme="minorHAnsi" w:cstheme="minorHAnsi"/>
          <w:b w:val="0"/>
          <w:color w:val="auto"/>
        </w:rPr>
        <w:t>, con un riesgo de 1-2%</w:t>
      </w:r>
      <w:r w:rsidR="00454297">
        <w:rPr>
          <w:rFonts w:asciiTheme="minorHAnsi" w:hAnsiTheme="minorHAnsi" w:cstheme="minorHAnsi"/>
          <w:b w:val="0"/>
          <w:color w:val="auto"/>
        </w:rPr>
        <w:t>/</w:t>
      </w:r>
      <w:r w:rsidR="001016FD">
        <w:rPr>
          <w:rFonts w:asciiTheme="minorHAnsi" w:hAnsiTheme="minorHAnsi" w:cstheme="minorHAnsi"/>
          <w:b w:val="0"/>
          <w:color w:val="auto"/>
        </w:rPr>
        <w:t>año.</w:t>
      </w:r>
      <w:r w:rsidR="001016FD" w:rsidRPr="001016FD">
        <w:rPr>
          <w:rFonts w:asciiTheme="minorHAnsi" w:hAnsiTheme="minorHAnsi" w:cstheme="minorHAnsi"/>
          <w:b w:val="0"/>
          <w:color w:val="auto"/>
        </w:rPr>
        <w:t xml:space="preserve"> </w:t>
      </w:r>
      <w:r w:rsidR="001016FD">
        <w:rPr>
          <w:rFonts w:asciiTheme="minorHAnsi" w:hAnsiTheme="minorHAnsi" w:cstheme="minorHAnsi"/>
          <w:b w:val="0"/>
          <w:color w:val="auto"/>
        </w:rPr>
        <w:t xml:space="preserve">Las consecuencias de la </w:t>
      </w:r>
      <w:r w:rsidR="00454297">
        <w:rPr>
          <w:rFonts w:asciiTheme="minorHAnsi" w:hAnsiTheme="minorHAnsi" w:cstheme="minorHAnsi"/>
          <w:b w:val="0"/>
          <w:color w:val="auto"/>
        </w:rPr>
        <w:t>hemorragia subaracnoidea</w:t>
      </w:r>
      <w:r w:rsidR="001016FD">
        <w:rPr>
          <w:rFonts w:asciiTheme="minorHAnsi" w:hAnsiTheme="minorHAnsi" w:cstheme="minorHAnsi"/>
          <w:b w:val="0"/>
          <w:color w:val="auto"/>
        </w:rPr>
        <w:t xml:space="preserve"> pueden ser fatales, con un 50% de mortalidad global. Sobre el riesgo de ruptura influyen múltiples factores tanto dependientes del aneurism</w:t>
      </w:r>
      <w:r w:rsidR="00454297">
        <w:rPr>
          <w:rFonts w:asciiTheme="minorHAnsi" w:hAnsiTheme="minorHAnsi" w:cstheme="minorHAnsi"/>
          <w:b w:val="0"/>
          <w:color w:val="auto"/>
        </w:rPr>
        <w:t>a como del paciente, siendo la historia natural del aneurisma</w:t>
      </w:r>
      <w:r w:rsidR="001016FD">
        <w:rPr>
          <w:rFonts w:asciiTheme="minorHAnsi" w:hAnsiTheme="minorHAnsi" w:cstheme="minorHAnsi"/>
          <w:b w:val="0"/>
          <w:color w:val="auto"/>
        </w:rPr>
        <w:t xml:space="preserve"> </w:t>
      </w:r>
      <w:r w:rsidR="00454297">
        <w:rPr>
          <w:rFonts w:asciiTheme="minorHAnsi" w:hAnsiTheme="minorHAnsi" w:cstheme="minorHAnsi"/>
          <w:b w:val="0"/>
          <w:color w:val="auto"/>
        </w:rPr>
        <w:t>un tema controvertido. Aún no hay consenso sobre el manejo de esta patología. Para el tratamiento de los aneurismas existen dos alternativas, el clipaje quirúrgico, muy eficaz pero mayor tasa de complicaciones y el tratamiento endovascular con porcentaje de oclusión menor pero más seguro.</w:t>
      </w:r>
      <w:bookmarkEnd w:id="0"/>
    </w:p>
    <w:p w:rsidR="006B4F6F" w:rsidRPr="00057FFD" w:rsidRDefault="00454297" w:rsidP="00DD169A">
      <w:pPr>
        <w:pStyle w:val="Ttulo3"/>
        <w:spacing w:before="0" w:line="240" w:lineRule="auto"/>
        <w:jc w:val="both"/>
        <w:rPr>
          <w:rFonts w:asciiTheme="minorHAnsi" w:hAnsiTheme="minorHAnsi" w:cstheme="minorHAnsi"/>
          <w:b w:val="0"/>
          <w:color w:val="21272D" w:themeColor="accent5" w:themeShade="80"/>
        </w:rPr>
      </w:pPr>
      <w:bookmarkStart w:id="1" w:name="_Toc516070226"/>
      <w:r w:rsidRPr="00454297">
        <w:rPr>
          <w:color w:val="21272D" w:themeColor="accent5" w:themeShade="80"/>
        </w:rPr>
        <w:t xml:space="preserve">Objetivos: </w:t>
      </w:r>
      <w:r w:rsidR="00057FFD" w:rsidRPr="00057FFD">
        <w:rPr>
          <w:rFonts w:asciiTheme="minorHAnsi" w:hAnsiTheme="minorHAnsi" w:cstheme="minorHAnsi"/>
          <w:b w:val="0"/>
          <w:color w:val="auto"/>
        </w:rPr>
        <w:t>Analizar las características de los aneurismas de la muestra, las complicaciones del tratamiento</w:t>
      </w:r>
      <w:r w:rsidR="00057FFD">
        <w:rPr>
          <w:rFonts w:asciiTheme="minorHAnsi" w:hAnsiTheme="minorHAnsi" w:cstheme="minorHAnsi"/>
          <w:b w:val="0"/>
          <w:color w:val="auto"/>
        </w:rPr>
        <w:t xml:space="preserve"> y la seguridad del mismo.</w:t>
      </w:r>
      <w:bookmarkEnd w:id="1"/>
    </w:p>
    <w:p w:rsidR="00057FFD" w:rsidRDefault="00057FFD" w:rsidP="00DD169A">
      <w:pPr>
        <w:spacing w:line="240" w:lineRule="auto"/>
        <w:jc w:val="both"/>
      </w:pPr>
      <w:r>
        <w:rPr>
          <w:rFonts w:asciiTheme="majorHAnsi" w:hAnsiTheme="majorHAnsi" w:cstheme="minorHAnsi"/>
          <w:b/>
          <w:color w:val="21272D" w:themeColor="accent5" w:themeShade="80"/>
        </w:rPr>
        <w:t xml:space="preserve">Material y métodos: </w:t>
      </w:r>
      <w:r>
        <w:rPr>
          <w:rFonts w:cstheme="minorHAnsi"/>
        </w:rPr>
        <w:t xml:space="preserve">Se realizó un estudio descriptivo sobre 30 casos de aneurismas incidentales intracraneales no rotos tratados mediante tratamiento endovascular en el HUCA. Los datos se obtuvieron de las historias clínicas de los pacientes mediante el programa informático </w:t>
      </w:r>
      <w:r>
        <w:rPr>
          <w:rFonts w:cstheme="minorHAnsi"/>
          <w:i/>
        </w:rPr>
        <w:t>Cerner M</w:t>
      </w:r>
      <w:r w:rsidRPr="00057FFD">
        <w:rPr>
          <w:rFonts w:cstheme="minorHAnsi"/>
          <w:i/>
        </w:rPr>
        <w:t>illenium</w:t>
      </w:r>
      <w:r>
        <w:rPr>
          <w:rFonts w:cstheme="minorHAnsi"/>
        </w:rPr>
        <w:t xml:space="preserve"> y  los análisis estadísticos fueron realizados con </w:t>
      </w:r>
      <w:r>
        <w:rPr>
          <w:i/>
        </w:rPr>
        <w:t>IBM-SPSS 23.0.</w:t>
      </w:r>
    </w:p>
    <w:p w:rsidR="00057FFD" w:rsidRDefault="00057FFD" w:rsidP="00DD169A">
      <w:pPr>
        <w:spacing w:line="240" w:lineRule="auto"/>
        <w:jc w:val="both"/>
        <w:rPr>
          <w:rFonts w:cstheme="minorHAnsi"/>
        </w:rPr>
      </w:pPr>
      <w:r>
        <w:rPr>
          <w:rFonts w:asciiTheme="majorHAnsi" w:hAnsiTheme="majorHAnsi"/>
          <w:b/>
          <w:color w:val="21272D" w:themeColor="accent5" w:themeShade="80"/>
        </w:rPr>
        <w:t>Resultados:</w:t>
      </w:r>
      <w:r w:rsidR="000F28C1">
        <w:rPr>
          <w:rFonts w:asciiTheme="majorHAnsi" w:hAnsiTheme="majorHAnsi"/>
          <w:b/>
          <w:color w:val="21272D" w:themeColor="accent5" w:themeShade="80"/>
        </w:rPr>
        <w:t xml:space="preserve"> </w:t>
      </w:r>
      <w:r w:rsidR="00DE5CB5">
        <w:rPr>
          <w:rFonts w:cstheme="minorHAnsi"/>
        </w:rPr>
        <w:t xml:space="preserve">Había un 70% de mujeres, siendo la edad media al diagnóstico 60.13 años. Hubo un 40% de complicaciones menores, ningún exitus ni secuela permanente. </w:t>
      </w:r>
      <w:r w:rsidR="00262DF8">
        <w:rPr>
          <w:rFonts w:cstheme="minorHAnsi"/>
        </w:rPr>
        <w:t xml:space="preserve">No se encontró relación entre complicaciones y ninguna otra variable. </w:t>
      </w:r>
      <w:r w:rsidR="00092551">
        <w:rPr>
          <w:rFonts w:cstheme="minorHAnsi"/>
        </w:rPr>
        <w:t>Se encontró relación entre localización del aneurisma y su tamaño y morfología. Hallamos también asociación entre el número de aneurismas y presencia de antecedentes de hemorragia subaracnoidea, además de relacionarse con el tamaño de los aneurismas</w:t>
      </w:r>
      <w:r w:rsidR="000E5457">
        <w:rPr>
          <w:rFonts w:cstheme="minorHAnsi"/>
        </w:rPr>
        <w:t>,</w:t>
      </w:r>
      <w:r w:rsidR="00092551">
        <w:rPr>
          <w:rFonts w:cstheme="minorHAnsi"/>
        </w:rPr>
        <w:t xml:space="preserve"> de manera que los aneurismas únicos tienen un tamaño menor. El hábito tabáquico también demostró influencia sobre la evolución de los aneurismas, relacionándose con el número </w:t>
      </w:r>
      <w:r w:rsidR="000E5457">
        <w:rPr>
          <w:rFonts w:cstheme="minorHAnsi"/>
        </w:rPr>
        <w:t>de aneurismas</w:t>
      </w:r>
      <w:r w:rsidR="00092551">
        <w:rPr>
          <w:rFonts w:cstheme="minorHAnsi"/>
        </w:rPr>
        <w:t xml:space="preserve"> y su localización. No vimos diferencias respecto a la seguridad y eficacia del </w:t>
      </w:r>
      <w:r w:rsidR="000E5457">
        <w:rPr>
          <w:rFonts w:cstheme="minorHAnsi"/>
        </w:rPr>
        <w:t>tratamiento ni según edad ni</w:t>
      </w:r>
      <w:r w:rsidR="00092551">
        <w:rPr>
          <w:rFonts w:cstheme="minorHAnsi"/>
        </w:rPr>
        <w:t xml:space="preserve"> </w:t>
      </w:r>
      <w:r w:rsidR="00BB6175">
        <w:rPr>
          <w:rFonts w:cstheme="minorHAnsi"/>
        </w:rPr>
        <w:t xml:space="preserve">tamaño ni </w:t>
      </w:r>
      <w:r w:rsidR="000E5457">
        <w:rPr>
          <w:rFonts w:cstheme="minorHAnsi"/>
        </w:rPr>
        <w:t xml:space="preserve">por </w:t>
      </w:r>
      <w:r w:rsidR="00BB6175">
        <w:rPr>
          <w:rFonts w:cstheme="minorHAnsi"/>
        </w:rPr>
        <w:t>localización de los aneurismas.</w:t>
      </w:r>
    </w:p>
    <w:p w:rsidR="006B4F6F" w:rsidRDefault="00262DF8" w:rsidP="00DD169A">
      <w:pPr>
        <w:spacing w:line="240" w:lineRule="auto"/>
        <w:jc w:val="both"/>
        <w:rPr>
          <w:rFonts w:cstheme="minorHAnsi"/>
        </w:rPr>
      </w:pPr>
      <w:r>
        <w:rPr>
          <w:rFonts w:asciiTheme="majorHAnsi" w:hAnsiTheme="majorHAnsi" w:cstheme="minorHAnsi"/>
          <w:b/>
          <w:color w:val="21272D" w:themeColor="accent5" w:themeShade="80"/>
        </w:rPr>
        <w:t xml:space="preserve">Conclusiones: </w:t>
      </w:r>
      <w:r>
        <w:rPr>
          <w:rFonts w:cstheme="minorHAnsi"/>
        </w:rPr>
        <w:t>El tratamiento endovascular es una alternativa segura para el tratamiento de aneurismas incidentales. Existen múltiples factores que influyen en la evolución del aneurisma, a los cuales se debe prestar atención de cara a decidir el tratamiento del paciente. Aún la historia natural de aneurisma es desconocida, es necesaria la realización de un estudio prospectivo aleatorizado para descubrir cuáles son los factores determinante</w:t>
      </w:r>
      <w:r w:rsidR="007B2750">
        <w:rPr>
          <w:rFonts w:cstheme="minorHAnsi"/>
        </w:rPr>
        <w:t>s que indican cuándo y cómo tratar los aneurismas. De esta manera el paciente a</w:t>
      </w:r>
      <w:r w:rsidR="000E5457">
        <w:rPr>
          <w:rFonts w:cstheme="minorHAnsi"/>
        </w:rPr>
        <w:t>sumiría el menor riesgo posible.</w:t>
      </w:r>
    </w:p>
    <w:p w:rsidR="000E5457" w:rsidRDefault="000E5457" w:rsidP="00DD169A">
      <w:pPr>
        <w:spacing w:line="240" w:lineRule="auto"/>
        <w:jc w:val="both"/>
      </w:pPr>
    </w:p>
    <w:p w:rsidR="000E5457" w:rsidRDefault="000E545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0E5457" w:rsidRPr="006B4F6F" w:rsidRDefault="000E5457" w:rsidP="00DD169A">
      <w:pPr>
        <w:spacing w:line="240" w:lineRule="auto"/>
        <w:jc w:val="both"/>
      </w:pPr>
    </w:p>
    <w:p w:rsidR="007E5172" w:rsidRDefault="000E5457" w:rsidP="00DD169A">
      <w:pPr>
        <w:pStyle w:val="Ttulo"/>
        <w:jc w:val="both"/>
      </w:pPr>
      <w:r>
        <w:lastRenderedPageBreak/>
        <w:t>P</w:t>
      </w:r>
      <w:r w:rsidR="007E5172">
        <w:t>alabras clave</w:t>
      </w:r>
    </w:p>
    <w:p w:rsidR="00FE78C1" w:rsidRDefault="00FE78C1" w:rsidP="00DD169A">
      <w:pPr>
        <w:pStyle w:val="Prrafodelista"/>
        <w:numPr>
          <w:ilvl w:val="0"/>
          <w:numId w:val="4"/>
        </w:numPr>
        <w:spacing w:line="240" w:lineRule="auto"/>
        <w:jc w:val="both"/>
      </w:pPr>
      <w:r>
        <w:t>ACoP: Arteria Comunicante Posterior</w:t>
      </w:r>
    </w:p>
    <w:p w:rsidR="007E1D23" w:rsidRDefault="007E1D23" w:rsidP="00DD169A">
      <w:pPr>
        <w:pStyle w:val="Prrafodelista"/>
        <w:numPr>
          <w:ilvl w:val="0"/>
          <w:numId w:val="4"/>
        </w:numPr>
        <w:spacing w:line="240" w:lineRule="auto"/>
        <w:jc w:val="both"/>
      </w:pPr>
      <w:r>
        <w:t>ACM: Arteria Cerebral Media</w:t>
      </w:r>
    </w:p>
    <w:p w:rsidR="00AE1648" w:rsidRDefault="007E5172" w:rsidP="00DD169A">
      <w:pPr>
        <w:pStyle w:val="Prrafodelista"/>
        <w:numPr>
          <w:ilvl w:val="0"/>
          <w:numId w:val="4"/>
        </w:numPr>
        <w:spacing w:line="240" w:lineRule="auto"/>
        <w:jc w:val="both"/>
      </w:pPr>
      <w:r>
        <w:t>HSA: Hemorragia Subaracnoidea</w:t>
      </w:r>
    </w:p>
    <w:p w:rsidR="00AE1648" w:rsidRDefault="007E5172" w:rsidP="00DD169A">
      <w:pPr>
        <w:pStyle w:val="Prrafodelista"/>
        <w:numPr>
          <w:ilvl w:val="0"/>
          <w:numId w:val="4"/>
        </w:numPr>
        <w:spacing w:line="240" w:lineRule="auto"/>
        <w:jc w:val="both"/>
      </w:pPr>
      <w:r>
        <w:t>ACI: Arteria Carótida Interna</w:t>
      </w:r>
    </w:p>
    <w:p w:rsidR="000D6641" w:rsidRDefault="000D6641" w:rsidP="00DD169A">
      <w:pPr>
        <w:pStyle w:val="Prrafodelista"/>
        <w:numPr>
          <w:ilvl w:val="0"/>
          <w:numId w:val="4"/>
        </w:numPr>
        <w:spacing w:line="240" w:lineRule="auto"/>
        <w:jc w:val="both"/>
      </w:pPr>
      <w:r>
        <w:t xml:space="preserve">NIS: </w:t>
      </w:r>
      <w:r w:rsidRPr="000D6641">
        <w:t>Nation</w:t>
      </w:r>
      <w:r w:rsidR="004625BB">
        <w:t>al</w:t>
      </w:r>
      <w:r w:rsidRPr="000D6641">
        <w:t xml:space="preserve"> Inpatient Sample</w:t>
      </w:r>
    </w:p>
    <w:p w:rsidR="00AE1648" w:rsidRDefault="008428FC" w:rsidP="00DD169A">
      <w:pPr>
        <w:pStyle w:val="Prrafodelista"/>
        <w:numPr>
          <w:ilvl w:val="0"/>
          <w:numId w:val="4"/>
        </w:numPr>
        <w:spacing w:line="240" w:lineRule="auto"/>
        <w:jc w:val="both"/>
      </w:pPr>
      <w:r>
        <w:t>TC: Tomografía Computarizada</w:t>
      </w:r>
    </w:p>
    <w:p w:rsidR="00852CA4" w:rsidRDefault="00852CA4" w:rsidP="00DD169A">
      <w:pPr>
        <w:pStyle w:val="Prrafodelista"/>
        <w:numPr>
          <w:ilvl w:val="0"/>
          <w:numId w:val="4"/>
        </w:numPr>
        <w:spacing w:line="240" w:lineRule="auto"/>
        <w:jc w:val="both"/>
      </w:pPr>
      <w:r>
        <w:t>HUCA: Hospital Universitario Central de Asturias</w:t>
      </w:r>
    </w:p>
    <w:p w:rsidR="00AE1648" w:rsidRDefault="008428FC" w:rsidP="00DD169A">
      <w:pPr>
        <w:pStyle w:val="Prrafodelista"/>
        <w:numPr>
          <w:ilvl w:val="0"/>
          <w:numId w:val="4"/>
        </w:numPr>
        <w:spacing w:line="240" w:lineRule="auto"/>
        <w:jc w:val="both"/>
      </w:pPr>
      <w:r>
        <w:t>AAS: Ácido Acetilsalic</w:t>
      </w:r>
      <w:r w:rsidR="004A4BEC">
        <w:t>ílico</w:t>
      </w:r>
    </w:p>
    <w:p w:rsidR="00AE1648" w:rsidRDefault="004A4BEC" w:rsidP="00DD169A">
      <w:pPr>
        <w:pStyle w:val="Prrafodelista"/>
        <w:numPr>
          <w:ilvl w:val="0"/>
          <w:numId w:val="4"/>
        </w:numPr>
        <w:spacing w:line="240" w:lineRule="auto"/>
        <w:jc w:val="both"/>
      </w:pPr>
      <w:r>
        <w:t>DM: Diabetes Mellitus</w:t>
      </w:r>
    </w:p>
    <w:p w:rsidR="004A4BEC" w:rsidRDefault="004A4BEC" w:rsidP="00DD169A">
      <w:pPr>
        <w:pStyle w:val="Prrafodelista"/>
        <w:numPr>
          <w:ilvl w:val="0"/>
          <w:numId w:val="4"/>
        </w:numPr>
        <w:spacing w:line="240" w:lineRule="auto"/>
        <w:jc w:val="both"/>
      </w:pPr>
      <w:r>
        <w:t>HPBM</w:t>
      </w:r>
      <w:r w:rsidR="00AE1648">
        <w:t>: Heparina</w:t>
      </w:r>
      <w:r>
        <w:t xml:space="preserve"> de Bajo Peso Molecular</w:t>
      </w:r>
    </w:p>
    <w:p w:rsidR="00F632EC" w:rsidRDefault="00F632EC" w:rsidP="00DD169A">
      <w:pPr>
        <w:pStyle w:val="Prrafodelista"/>
        <w:numPr>
          <w:ilvl w:val="0"/>
          <w:numId w:val="4"/>
        </w:numPr>
        <w:spacing w:line="240" w:lineRule="auto"/>
        <w:jc w:val="both"/>
      </w:pPr>
      <w:r>
        <w:t>TEV: Tratamiento endovascular</w:t>
      </w:r>
    </w:p>
    <w:p w:rsidR="005B305F" w:rsidRDefault="0080226F" w:rsidP="00DD169A">
      <w:pPr>
        <w:pStyle w:val="Prrafodelista"/>
        <w:numPr>
          <w:ilvl w:val="0"/>
          <w:numId w:val="4"/>
        </w:numPr>
        <w:spacing w:line="240" w:lineRule="auto"/>
        <w:jc w:val="both"/>
      </w:pPr>
      <w:r>
        <w:t>ACoA: Arteria Comunicante Anterior</w:t>
      </w:r>
    </w:p>
    <w:p w:rsidR="00FE78C1" w:rsidRDefault="005B305F" w:rsidP="00DD169A">
      <w:pPr>
        <w:pStyle w:val="Prrafodelista"/>
        <w:numPr>
          <w:ilvl w:val="0"/>
          <w:numId w:val="4"/>
        </w:numPr>
        <w:spacing w:line="240" w:lineRule="auto"/>
        <w:jc w:val="both"/>
      </w:pPr>
      <w:r>
        <w:t>IC: Intervalo de Confianza</w:t>
      </w:r>
    </w:p>
    <w:p w:rsidR="00FE78C1" w:rsidRPr="007E5172" w:rsidRDefault="00FE78C1" w:rsidP="00DD169A">
      <w:pPr>
        <w:pStyle w:val="Prrafodelista"/>
        <w:numPr>
          <w:ilvl w:val="0"/>
          <w:numId w:val="4"/>
        </w:numPr>
        <w:spacing w:line="240" w:lineRule="auto"/>
        <w:jc w:val="both"/>
        <w:sectPr w:rsidR="00FE78C1" w:rsidRPr="007E5172" w:rsidSect="00B44379">
          <w:headerReference w:type="even" r:id="rId10"/>
          <w:footerReference w:type="even" r:id="rId11"/>
          <w:footerReference w:type="default" r:id="rId12"/>
          <w:headerReference w:type="first" r:id="rId13"/>
          <w:footerReference w:type="first" r:id="rId14"/>
          <w:type w:val="oddPage"/>
          <w:pgSz w:w="11906" w:h="16838" w:code="9"/>
          <w:pgMar w:top="1134" w:right="1134" w:bottom="1134" w:left="1134" w:header="567" w:footer="567" w:gutter="1134"/>
          <w:cols w:space="708"/>
          <w:titlePg/>
          <w:docGrid w:linePitch="360"/>
        </w:sectPr>
      </w:pPr>
    </w:p>
    <w:p w:rsidR="002F717A" w:rsidRPr="002F717A" w:rsidRDefault="002F717A" w:rsidP="002F717A">
      <w:pPr>
        <w:pStyle w:val="Ttulo"/>
        <w:jc w:val="both"/>
      </w:pPr>
      <w:r>
        <w:lastRenderedPageBreak/>
        <w:t>Índice General</w:t>
      </w:r>
      <w:r w:rsidR="001E752C">
        <w:fldChar w:fldCharType="begin"/>
      </w:r>
      <w:r w:rsidR="00DB36DF">
        <w:instrText xml:space="preserve"> TOC \o "1-3" \h \z \u </w:instrText>
      </w:r>
      <w:r w:rsidR="001E752C">
        <w:fldChar w:fldCharType="separate"/>
      </w:r>
    </w:p>
    <w:p w:rsidR="002F717A" w:rsidRDefault="002F717A">
      <w:pPr>
        <w:pStyle w:val="TDC1"/>
        <w:tabs>
          <w:tab w:val="right" w:leader="dot" w:pos="8494"/>
        </w:tabs>
        <w:rPr>
          <w:rFonts w:eastAsiaTheme="minorEastAsia"/>
          <w:b w:val="0"/>
          <w:bCs w:val="0"/>
          <w:caps w:val="0"/>
          <w:noProof/>
          <w:sz w:val="22"/>
          <w:szCs w:val="22"/>
          <w:lang w:eastAsia="es-ES"/>
        </w:rPr>
      </w:pPr>
      <w:hyperlink w:anchor="_Toc516070227" w:history="1">
        <w:r w:rsidRPr="00C4366F">
          <w:rPr>
            <w:rStyle w:val="Hipervnculo"/>
            <w:noProof/>
          </w:rPr>
          <w:t>Introducción</w:t>
        </w:r>
        <w:r>
          <w:rPr>
            <w:noProof/>
            <w:webHidden/>
          </w:rPr>
          <w:tab/>
        </w:r>
        <w:r>
          <w:rPr>
            <w:noProof/>
            <w:webHidden/>
          </w:rPr>
          <w:fldChar w:fldCharType="begin"/>
        </w:r>
        <w:r>
          <w:rPr>
            <w:noProof/>
            <w:webHidden/>
          </w:rPr>
          <w:instrText xml:space="preserve"> PAGEREF _Toc516070227 \h </w:instrText>
        </w:r>
        <w:r>
          <w:rPr>
            <w:noProof/>
            <w:webHidden/>
          </w:rPr>
        </w:r>
        <w:r>
          <w:rPr>
            <w:noProof/>
            <w:webHidden/>
          </w:rPr>
          <w:fldChar w:fldCharType="separate"/>
        </w:r>
        <w:r>
          <w:rPr>
            <w:noProof/>
            <w:webHidden/>
          </w:rPr>
          <w:t>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28" w:history="1">
        <w:r w:rsidRPr="00C4366F">
          <w:rPr>
            <w:rStyle w:val="Hipervnculo"/>
            <w:noProof/>
          </w:rPr>
          <w:t>Definición de aneurisma incidental</w:t>
        </w:r>
        <w:r>
          <w:rPr>
            <w:noProof/>
            <w:webHidden/>
          </w:rPr>
          <w:tab/>
        </w:r>
        <w:r>
          <w:rPr>
            <w:noProof/>
            <w:webHidden/>
          </w:rPr>
          <w:fldChar w:fldCharType="begin"/>
        </w:r>
        <w:r>
          <w:rPr>
            <w:noProof/>
            <w:webHidden/>
          </w:rPr>
          <w:instrText xml:space="preserve"> PAGEREF _Toc516070228 \h </w:instrText>
        </w:r>
        <w:r>
          <w:rPr>
            <w:noProof/>
            <w:webHidden/>
          </w:rPr>
        </w:r>
        <w:r>
          <w:rPr>
            <w:noProof/>
            <w:webHidden/>
          </w:rPr>
          <w:fldChar w:fldCharType="separate"/>
        </w:r>
        <w:r>
          <w:rPr>
            <w:noProof/>
            <w:webHidden/>
          </w:rPr>
          <w:t>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29" w:history="1">
        <w:r w:rsidRPr="00C4366F">
          <w:rPr>
            <w:rStyle w:val="Hipervnculo"/>
            <w:noProof/>
          </w:rPr>
          <w:t>Epidemiología</w:t>
        </w:r>
        <w:r>
          <w:rPr>
            <w:noProof/>
            <w:webHidden/>
          </w:rPr>
          <w:tab/>
        </w:r>
        <w:r>
          <w:rPr>
            <w:noProof/>
            <w:webHidden/>
          </w:rPr>
          <w:fldChar w:fldCharType="begin"/>
        </w:r>
        <w:r>
          <w:rPr>
            <w:noProof/>
            <w:webHidden/>
          </w:rPr>
          <w:instrText xml:space="preserve"> PAGEREF _Toc516070229 \h </w:instrText>
        </w:r>
        <w:r>
          <w:rPr>
            <w:noProof/>
            <w:webHidden/>
          </w:rPr>
        </w:r>
        <w:r>
          <w:rPr>
            <w:noProof/>
            <w:webHidden/>
          </w:rPr>
          <w:fldChar w:fldCharType="separate"/>
        </w:r>
        <w:r>
          <w:rPr>
            <w:noProof/>
            <w:webHidden/>
          </w:rPr>
          <w:t>9</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30" w:history="1">
        <w:r w:rsidRPr="00C4366F">
          <w:rPr>
            <w:rStyle w:val="Hipervnculo"/>
            <w:noProof/>
          </w:rPr>
          <w:t>Historia natural del aneurisma</w:t>
        </w:r>
        <w:r>
          <w:rPr>
            <w:noProof/>
            <w:webHidden/>
          </w:rPr>
          <w:tab/>
        </w:r>
        <w:r>
          <w:rPr>
            <w:noProof/>
            <w:webHidden/>
          </w:rPr>
          <w:fldChar w:fldCharType="begin"/>
        </w:r>
        <w:r>
          <w:rPr>
            <w:noProof/>
            <w:webHidden/>
          </w:rPr>
          <w:instrText xml:space="preserve"> PAGEREF _Toc516070230 \h </w:instrText>
        </w:r>
        <w:r>
          <w:rPr>
            <w:noProof/>
            <w:webHidden/>
          </w:rPr>
        </w:r>
        <w:r>
          <w:rPr>
            <w:noProof/>
            <w:webHidden/>
          </w:rPr>
          <w:fldChar w:fldCharType="separate"/>
        </w:r>
        <w:r>
          <w:rPr>
            <w:noProof/>
            <w:webHidden/>
          </w:rPr>
          <w:t>9</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31" w:history="1">
        <w:r w:rsidRPr="00C4366F">
          <w:rPr>
            <w:rStyle w:val="Hipervnculo"/>
            <w:noProof/>
          </w:rPr>
          <w:t>Hemorragia Subaracnoidea (HSA)</w:t>
        </w:r>
        <w:r>
          <w:rPr>
            <w:noProof/>
            <w:webHidden/>
          </w:rPr>
          <w:tab/>
        </w:r>
        <w:r>
          <w:rPr>
            <w:noProof/>
            <w:webHidden/>
          </w:rPr>
          <w:fldChar w:fldCharType="begin"/>
        </w:r>
        <w:r>
          <w:rPr>
            <w:noProof/>
            <w:webHidden/>
          </w:rPr>
          <w:instrText xml:space="preserve"> PAGEREF _Toc516070231 \h </w:instrText>
        </w:r>
        <w:r>
          <w:rPr>
            <w:noProof/>
            <w:webHidden/>
          </w:rPr>
        </w:r>
        <w:r>
          <w:rPr>
            <w:noProof/>
            <w:webHidden/>
          </w:rPr>
          <w:fldChar w:fldCharType="separate"/>
        </w:r>
        <w:r>
          <w:rPr>
            <w:noProof/>
            <w:webHidden/>
          </w:rPr>
          <w:t>9</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32" w:history="1">
        <w:r w:rsidRPr="00C4366F">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16070232 \h </w:instrText>
        </w:r>
        <w:r>
          <w:rPr>
            <w:noProof/>
            <w:webHidden/>
          </w:rPr>
        </w:r>
        <w:r>
          <w:rPr>
            <w:noProof/>
            <w:webHidden/>
          </w:rPr>
          <w:fldChar w:fldCharType="separate"/>
        </w:r>
        <w:r>
          <w:rPr>
            <w:noProof/>
            <w:webHidden/>
          </w:rPr>
          <w:t>12</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33" w:history="1">
        <w:r w:rsidRPr="00C4366F">
          <w:rPr>
            <w:rStyle w:val="Hipervnculo"/>
            <w:noProof/>
          </w:rPr>
          <w:t>Tratamiento de los aneurismas incidentales</w:t>
        </w:r>
        <w:r>
          <w:rPr>
            <w:noProof/>
            <w:webHidden/>
          </w:rPr>
          <w:tab/>
        </w:r>
        <w:r>
          <w:rPr>
            <w:noProof/>
            <w:webHidden/>
          </w:rPr>
          <w:fldChar w:fldCharType="begin"/>
        </w:r>
        <w:r>
          <w:rPr>
            <w:noProof/>
            <w:webHidden/>
          </w:rPr>
          <w:instrText xml:space="preserve"> PAGEREF _Toc516070233 \h </w:instrText>
        </w:r>
        <w:r>
          <w:rPr>
            <w:noProof/>
            <w:webHidden/>
          </w:rPr>
        </w:r>
        <w:r>
          <w:rPr>
            <w:noProof/>
            <w:webHidden/>
          </w:rPr>
          <w:fldChar w:fldCharType="separate"/>
        </w:r>
        <w:r>
          <w:rPr>
            <w:noProof/>
            <w:webHidden/>
          </w:rPr>
          <w:t>14</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34" w:history="1">
        <w:r w:rsidRPr="00C4366F">
          <w:rPr>
            <w:rStyle w:val="Hipervnculo"/>
            <w:noProof/>
          </w:rPr>
          <w:t>Tratamiento quirúrgico</w:t>
        </w:r>
        <w:r>
          <w:rPr>
            <w:noProof/>
            <w:webHidden/>
          </w:rPr>
          <w:tab/>
        </w:r>
        <w:r>
          <w:rPr>
            <w:noProof/>
            <w:webHidden/>
          </w:rPr>
          <w:fldChar w:fldCharType="begin"/>
        </w:r>
        <w:r>
          <w:rPr>
            <w:noProof/>
            <w:webHidden/>
          </w:rPr>
          <w:instrText xml:space="preserve"> PAGEREF _Toc516070234 \h </w:instrText>
        </w:r>
        <w:r>
          <w:rPr>
            <w:noProof/>
            <w:webHidden/>
          </w:rPr>
        </w:r>
        <w:r>
          <w:rPr>
            <w:noProof/>
            <w:webHidden/>
          </w:rPr>
          <w:fldChar w:fldCharType="separate"/>
        </w:r>
        <w:r>
          <w:rPr>
            <w:noProof/>
            <w:webHidden/>
          </w:rPr>
          <w:t>14</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35" w:history="1">
        <w:r w:rsidRPr="00C4366F">
          <w:rPr>
            <w:rStyle w:val="Hipervnculo"/>
            <w:noProof/>
          </w:rPr>
          <w:t>Tratamiento endovascular</w:t>
        </w:r>
        <w:r>
          <w:rPr>
            <w:noProof/>
            <w:webHidden/>
          </w:rPr>
          <w:tab/>
        </w:r>
        <w:r>
          <w:rPr>
            <w:noProof/>
            <w:webHidden/>
          </w:rPr>
          <w:fldChar w:fldCharType="begin"/>
        </w:r>
        <w:r>
          <w:rPr>
            <w:noProof/>
            <w:webHidden/>
          </w:rPr>
          <w:instrText xml:space="preserve"> PAGEREF _Toc516070235 \h </w:instrText>
        </w:r>
        <w:r>
          <w:rPr>
            <w:noProof/>
            <w:webHidden/>
          </w:rPr>
        </w:r>
        <w:r>
          <w:rPr>
            <w:noProof/>
            <w:webHidden/>
          </w:rPr>
          <w:fldChar w:fldCharType="separate"/>
        </w:r>
        <w:r>
          <w:rPr>
            <w:noProof/>
            <w:webHidden/>
          </w:rPr>
          <w:t>15</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36" w:history="1">
        <w:r w:rsidRPr="00C4366F">
          <w:rPr>
            <w:rStyle w:val="Hipervnculo"/>
            <w:noProof/>
          </w:rPr>
          <w:t>Justificación del Proyecto</w:t>
        </w:r>
        <w:r>
          <w:rPr>
            <w:noProof/>
            <w:webHidden/>
          </w:rPr>
          <w:tab/>
        </w:r>
        <w:r>
          <w:rPr>
            <w:noProof/>
            <w:webHidden/>
          </w:rPr>
          <w:fldChar w:fldCharType="begin"/>
        </w:r>
        <w:r>
          <w:rPr>
            <w:noProof/>
            <w:webHidden/>
          </w:rPr>
          <w:instrText xml:space="preserve"> PAGEREF _Toc516070236 \h </w:instrText>
        </w:r>
        <w:r>
          <w:rPr>
            <w:noProof/>
            <w:webHidden/>
          </w:rPr>
        </w:r>
        <w:r>
          <w:rPr>
            <w:noProof/>
            <w:webHidden/>
          </w:rPr>
          <w:fldChar w:fldCharType="separate"/>
        </w:r>
        <w:r>
          <w:rPr>
            <w:noProof/>
            <w:webHidden/>
          </w:rPr>
          <w:t>17</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37" w:history="1">
        <w:r w:rsidRPr="00C4366F">
          <w:rPr>
            <w:rStyle w:val="Hipervnculo"/>
            <w:noProof/>
          </w:rPr>
          <w:t>Objetivos</w:t>
        </w:r>
        <w:r>
          <w:rPr>
            <w:noProof/>
            <w:webHidden/>
          </w:rPr>
          <w:tab/>
        </w:r>
        <w:r>
          <w:rPr>
            <w:noProof/>
            <w:webHidden/>
          </w:rPr>
          <w:fldChar w:fldCharType="begin"/>
        </w:r>
        <w:r>
          <w:rPr>
            <w:noProof/>
            <w:webHidden/>
          </w:rPr>
          <w:instrText xml:space="preserve"> PAGEREF _Toc516070237 \h </w:instrText>
        </w:r>
        <w:r>
          <w:rPr>
            <w:noProof/>
            <w:webHidden/>
          </w:rPr>
        </w:r>
        <w:r>
          <w:rPr>
            <w:noProof/>
            <w:webHidden/>
          </w:rPr>
          <w:fldChar w:fldCharType="separate"/>
        </w:r>
        <w:r>
          <w:rPr>
            <w:noProof/>
            <w:webHidden/>
          </w:rPr>
          <w:t>17</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38" w:history="1">
        <w:r w:rsidRPr="00C4366F">
          <w:rPr>
            <w:rStyle w:val="Hipervnculo"/>
            <w:noProof/>
          </w:rPr>
          <w:t>Material y métodos</w:t>
        </w:r>
        <w:r>
          <w:rPr>
            <w:noProof/>
            <w:webHidden/>
          </w:rPr>
          <w:tab/>
        </w:r>
        <w:r>
          <w:rPr>
            <w:noProof/>
            <w:webHidden/>
          </w:rPr>
          <w:fldChar w:fldCharType="begin"/>
        </w:r>
        <w:r>
          <w:rPr>
            <w:noProof/>
            <w:webHidden/>
          </w:rPr>
          <w:instrText xml:space="preserve"> PAGEREF _Toc516070238 \h </w:instrText>
        </w:r>
        <w:r>
          <w:rPr>
            <w:noProof/>
            <w:webHidden/>
          </w:rPr>
        </w:r>
        <w:r>
          <w:rPr>
            <w:noProof/>
            <w:webHidden/>
          </w:rPr>
          <w:fldChar w:fldCharType="separate"/>
        </w:r>
        <w:r>
          <w:rPr>
            <w:noProof/>
            <w:webHidden/>
          </w:rPr>
          <w:t>1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39" w:history="1">
        <w:r w:rsidRPr="00C4366F">
          <w:rPr>
            <w:rStyle w:val="Hipervnculo"/>
            <w:noProof/>
          </w:rPr>
          <w:t>Criterios de inclusión</w:t>
        </w:r>
        <w:r>
          <w:rPr>
            <w:noProof/>
            <w:webHidden/>
          </w:rPr>
          <w:tab/>
        </w:r>
        <w:r>
          <w:rPr>
            <w:noProof/>
            <w:webHidden/>
          </w:rPr>
          <w:fldChar w:fldCharType="begin"/>
        </w:r>
        <w:r>
          <w:rPr>
            <w:noProof/>
            <w:webHidden/>
          </w:rPr>
          <w:instrText xml:space="preserve"> PAGEREF _Toc516070239 \h </w:instrText>
        </w:r>
        <w:r>
          <w:rPr>
            <w:noProof/>
            <w:webHidden/>
          </w:rPr>
        </w:r>
        <w:r>
          <w:rPr>
            <w:noProof/>
            <w:webHidden/>
          </w:rPr>
          <w:fldChar w:fldCharType="separate"/>
        </w:r>
        <w:r>
          <w:rPr>
            <w:noProof/>
            <w:webHidden/>
          </w:rPr>
          <w:t>1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0" w:history="1">
        <w:r w:rsidRPr="00C4366F">
          <w:rPr>
            <w:rStyle w:val="Hipervnculo"/>
            <w:noProof/>
          </w:rPr>
          <w:t>Datos recogidos</w:t>
        </w:r>
        <w:r>
          <w:rPr>
            <w:noProof/>
            <w:webHidden/>
          </w:rPr>
          <w:tab/>
        </w:r>
        <w:r>
          <w:rPr>
            <w:noProof/>
            <w:webHidden/>
          </w:rPr>
          <w:fldChar w:fldCharType="begin"/>
        </w:r>
        <w:r>
          <w:rPr>
            <w:noProof/>
            <w:webHidden/>
          </w:rPr>
          <w:instrText xml:space="preserve"> PAGEREF _Toc516070240 \h </w:instrText>
        </w:r>
        <w:r>
          <w:rPr>
            <w:noProof/>
            <w:webHidden/>
          </w:rPr>
        </w:r>
        <w:r>
          <w:rPr>
            <w:noProof/>
            <w:webHidden/>
          </w:rPr>
          <w:fldChar w:fldCharType="separate"/>
        </w:r>
        <w:r>
          <w:rPr>
            <w:noProof/>
            <w:webHidden/>
          </w:rPr>
          <w:t>1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1" w:history="1">
        <w:r w:rsidRPr="00C4366F">
          <w:rPr>
            <w:rStyle w:val="Hipervnculo"/>
            <w:noProof/>
          </w:rPr>
          <w:t>Análisis estadístico</w:t>
        </w:r>
        <w:r>
          <w:rPr>
            <w:noProof/>
            <w:webHidden/>
          </w:rPr>
          <w:tab/>
        </w:r>
        <w:r>
          <w:rPr>
            <w:noProof/>
            <w:webHidden/>
          </w:rPr>
          <w:fldChar w:fldCharType="begin"/>
        </w:r>
        <w:r>
          <w:rPr>
            <w:noProof/>
            <w:webHidden/>
          </w:rPr>
          <w:instrText xml:space="preserve"> PAGEREF _Toc516070241 \h </w:instrText>
        </w:r>
        <w:r>
          <w:rPr>
            <w:noProof/>
            <w:webHidden/>
          </w:rPr>
        </w:r>
        <w:r>
          <w:rPr>
            <w:noProof/>
            <w:webHidden/>
          </w:rPr>
          <w:fldChar w:fldCharType="separate"/>
        </w:r>
        <w:r>
          <w:rPr>
            <w:noProof/>
            <w:webHidden/>
          </w:rPr>
          <w:t>19</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42" w:history="1">
        <w:r w:rsidRPr="00C4366F">
          <w:rPr>
            <w:rStyle w:val="Hipervnculo"/>
            <w:noProof/>
          </w:rPr>
          <w:t>Descriptivo</w:t>
        </w:r>
        <w:r>
          <w:rPr>
            <w:noProof/>
            <w:webHidden/>
          </w:rPr>
          <w:tab/>
        </w:r>
        <w:r>
          <w:rPr>
            <w:noProof/>
            <w:webHidden/>
          </w:rPr>
          <w:fldChar w:fldCharType="begin"/>
        </w:r>
        <w:r>
          <w:rPr>
            <w:noProof/>
            <w:webHidden/>
          </w:rPr>
          <w:instrText xml:space="preserve"> PAGEREF _Toc516070242 \h </w:instrText>
        </w:r>
        <w:r>
          <w:rPr>
            <w:noProof/>
            <w:webHidden/>
          </w:rPr>
        </w:r>
        <w:r>
          <w:rPr>
            <w:noProof/>
            <w:webHidden/>
          </w:rPr>
          <w:fldChar w:fldCharType="separate"/>
        </w:r>
        <w:r>
          <w:rPr>
            <w:noProof/>
            <w:webHidden/>
          </w:rPr>
          <w:t>19</w:t>
        </w:r>
        <w:r>
          <w:rPr>
            <w:noProof/>
            <w:webHidden/>
          </w:rPr>
          <w:fldChar w:fldCharType="end"/>
        </w:r>
      </w:hyperlink>
    </w:p>
    <w:p w:rsidR="002F717A" w:rsidRDefault="002F717A">
      <w:pPr>
        <w:pStyle w:val="TDC3"/>
        <w:tabs>
          <w:tab w:val="right" w:leader="dot" w:pos="8494"/>
        </w:tabs>
        <w:rPr>
          <w:rFonts w:eastAsiaTheme="minorEastAsia"/>
          <w:i w:val="0"/>
          <w:iCs w:val="0"/>
          <w:noProof/>
          <w:sz w:val="22"/>
          <w:szCs w:val="22"/>
          <w:lang w:eastAsia="es-ES"/>
        </w:rPr>
      </w:pPr>
      <w:hyperlink w:anchor="_Toc516070243" w:history="1">
        <w:r w:rsidRPr="00C4366F">
          <w:rPr>
            <w:rStyle w:val="Hipervnculo"/>
            <w:rFonts w:eastAsia="ArialMT"/>
            <w:noProof/>
          </w:rPr>
          <w:t>Analítico</w:t>
        </w:r>
        <w:r>
          <w:rPr>
            <w:noProof/>
            <w:webHidden/>
          </w:rPr>
          <w:tab/>
        </w:r>
        <w:r>
          <w:rPr>
            <w:noProof/>
            <w:webHidden/>
          </w:rPr>
          <w:fldChar w:fldCharType="begin"/>
        </w:r>
        <w:r>
          <w:rPr>
            <w:noProof/>
            <w:webHidden/>
          </w:rPr>
          <w:instrText xml:space="preserve"> PAGEREF _Toc516070243 \h </w:instrText>
        </w:r>
        <w:r>
          <w:rPr>
            <w:noProof/>
            <w:webHidden/>
          </w:rPr>
        </w:r>
        <w:r>
          <w:rPr>
            <w:noProof/>
            <w:webHidden/>
          </w:rPr>
          <w:fldChar w:fldCharType="separate"/>
        </w:r>
        <w:r>
          <w:rPr>
            <w:noProof/>
            <w:webHidden/>
          </w:rPr>
          <w:t>19</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44" w:history="1">
        <w:r w:rsidRPr="00C4366F">
          <w:rPr>
            <w:rStyle w:val="Hipervnculo"/>
            <w:noProof/>
          </w:rPr>
          <w:t>Resultados</w:t>
        </w:r>
        <w:r>
          <w:rPr>
            <w:noProof/>
            <w:webHidden/>
          </w:rPr>
          <w:tab/>
        </w:r>
        <w:r>
          <w:rPr>
            <w:noProof/>
            <w:webHidden/>
          </w:rPr>
          <w:fldChar w:fldCharType="begin"/>
        </w:r>
        <w:r>
          <w:rPr>
            <w:noProof/>
            <w:webHidden/>
          </w:rPr>
          <w:instrText xml:space="preserve"> PAGEREF _Toc516070244 \h </w:instrText>
        </w:r>
        <w:r>
          <w:rPr>
            <w:noProof/>
            <w:webHidden/>
          </w:rPr>
        </w:r>
        <w:r>
          <w:rPr>
            <w:noProof/>
            <w:webHidden/>
          </w:rPr>
          <w:fldChar w:fldCharType="separate"/>
        </w:r>
        <w:r>
          <w:rPr>
            <w:noProof/>
            <w:webHidden/>
          </w:rPr>
          <w:t>20</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5" w:history="1">
        <w:r w:rsidRPr="00C4366F">
          <w:rPr>
            <w:rStyle w:val="Hipervnculo"/>
            <w:noProof/>
          </w:rPr>
          <w:t>Descripción de la muestra</w:t>
        </w:r>
        <w:r>
          <w:rPr>
            <w:noProof/>
            <w:webHidden/>
          </w:rPr>
          <w:tab/>
        </w:r>
        <w:r>
          <w:rPr>
            <w:noProof/>
            <w:webHidden/>
          </w:rPr>
          <w:fldChar w:fldCharType="begin"/>
        </w:r>
        <w:r>
          <w:rPr>
            <w:noProof/>
            <w:webHidden/>
          </w:rPr>
          <w:instrText xml:space="preserve"> PAGEREF _Toc516070245 \h </w:instrText>
        </w:r>
        <w:r>
          <w:rPr>
            <w:noProof/>
            <w:webHidden/>
          </w:rPr>
        </w:r>
        <w:r>
          <w:rPr>
            <w:noProof/>
            <w:webHidden/>
          </w:rPr>
          <w:fldChar w:fldCharType="separate"/>
        </w:r>
        <w:r>
          <w:rPr>
            <w:noProof/>
            <w:webHidden/>
          </w:rPr>
          <w:t>20</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6" w:history="1">
        <w:r w:rsidRPr="00C4366F">
          <w:rPr>
            <w:rStyle w:val="Hipervnculo"/>
            <w:noProof/>
          </w:rPr>
          <w:t>Descripción de las complicaciones</w:t>
        </w:r>
        <w:r>
          <w:rPr>
            <w:noProof/>
            <w:webHidden/>
          </w:rPr>
          <w:tab/>
        </w:r>
        <w:r>
          <w:rPr>
            <w:noProof/>
            <w:webHidden/>
          </w:rPr>
          <w:fldChar w:fldCharType="begin"/>
        </w:r>
        <w:r>
          <w:rPr>
            <w:noProof/>
            <w:webHidden/>
          </w:rPr>
          <w:instrText xml:space="preserve"> PAGEREF _Toc516070246 \h </w:instrText>
        </w:r>
        <w:r>
          <w:rPr>
            <w:noProof/>
            <w:webHidden/>
          </w:rPr>
        </w:r>
        <w:r>
          <w:rPr>
            <w:noProof/>
            <w:webHidden/>
          </w:rPr>
          <w:fldChar w:fldCharType="separate"/>
        </w:r>
        <w:r>
          <w:rPr>
            <w:noProof/>
            <w:webHidden/>
          </w:rPr>
          <w:t>22</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7" w:history="1">
        <w:r w:rsidRPr="00C4366F">
          <w:rPr>
            <w:rStyle w:val="Hipervnculo"/>
            <w:noProof/>
          </w:rPr>
          <w:t>Relaciones entre variables</w:t>
        </w:r>
        <w:r>
          <w:rPr>
            <w:noProof/>
            <w:webHidden/>
          </w:rPr>
          <w:tab/>
        </w:r>
        <w:r>
          <w:rPr>
            <w:noProof/>
            <w:webHidden/>
          </w:rPr>
          <w:fldChar w:fldCharType="begin"/>
        </w:r>
        <w:r>
          <w:rPr>
            <w:noProof/>
            <w:webHidden/>
          </w:rPr>
          <w:instrText xml:space="preserve"> PAGEREF _Toc516070247 \h </w:instrText>
        </w:r>
        <w:r>
          <w:rPr>
            <w:noProof/>
            <w:webHidden/>
          </w:rPr>
        </w:r>
        <w:r>
          <w:rPr>
            <w:noProof/>
            <w:webHidden/>
          </w:rPr>
          <w:fldChar w:fldCharType="separate"/>
        </w:r>
        <w:r>
          <w:rPr>
            <w:noProof/>
            <w:webHidden/>
          </w:rPr>
          <w:t>24</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48" w:history="1">
        <w:r w:rsidRPr="00C4366F">
          <w:rPr>
            <w:rStyle w:val="Hipervnculo"/>
            <w:noProof/>
          </w:rPr>
          <w:t>Discusión</w:t>
        </w:r>
        <w:r>
          <w:rPr>
            <w:noProof/>
            <w:webHidden/>
          </w:rPr>
          <w:tab/>
        </w:r>
        <w:r>
          <w:rPr>
            <w:noProof/>
            <w:webHidden/>
          </w:rPr>
          <w:fldChar w:fldCharType="begin"/>
        </w:r>
        <w:r>
          <w:rPr>
            <w:noProof/>
            <w:webHidden/>
          </w:rPr>
          <w:instrText xml:space="preserve"> PAGEREF _Toc516070248 \h </w:instrText>
        </w:r>
        <w:r>
          <w:rPr>
            <w:noProof/>
            <w:webHidden/>
          </w:rPr>
        </w:r>
        <w:r>
          <w:rPr>
            <w:noProof/>
            <w:webHidden/>
          </w:rPr>
          <w:fldChar w:fldCharType="separate"/>
        </w:r>
        <w:r>
          <w:rPr>
            <w:noProof/>
            <w:webHidden/>
          </w:rPr>
          <w:t>2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49" w:history="1">
        <w:r w:rsidRPr="00C4366F">
          <w:rPr>
            <w:rStyle w:val="Hipervnculo"/>
            <w:noProof/>
          </w:rPr>
          <w:t>1.</w:t>
        </w:r>
        <w:r>
          <w:rPr>
            <w:rFonts w:eastAsiaTheme="minorEastAsia"/>
            <w:smallCaps w:val="0"/>
            <w:noProof/>
            <w:sz w:val="22"/>
            <w:szCs w:val="22"/>
            <w:lang w:eastAsia="es-ES"/>
          </w:rPr>
          <w:tab/>
        </w:r>
        <w:r w:rsidRPr="00C4366F">
          <w:rPr>
            <w:rStyle w:val="Hipervnculo"/>
            <w:noProof/>
          </w:rPr>
          <w:t>Análisis de las características epidemiológicas, clínicas y radiológicas de los aneurismas incidentales sometidos a tratamiento endovascular</w:t>
        </w:r>
        <w:r>
          <w:rPr>
            <w:noProof/>
            <w:webHidden/>
          </w:rPr>
          <w:tab/>
        </w:r>
        <w:r>
          <w:rPr>
            <w:noProof/>
            <w:webHidden/>
          </w:rPr>
          <w:fldChar w:fldCharType="begin"/>
        </w:r>
        <w:r>
          <w:rPr>
            <w:noProof/>
            <w:webHidden/>
          </w:rPr>
          <w:instrText xml:space="preserve"> PAGEREF _Toc516070249 \h </w:instrText>
        </w:r>
        <w:r>
          <w:rPr>
            <w:noProof/>
            <w:webHidden/>
          </w:rPr>
        </w:r>
        <w:r>
          <w:rPr>
            <w:noProof/>
            <w:webHidden/>
          </w:rPr>
          <w:fldChar w:fldCharType="separate"/>
        </w:r>
        <w:r>
          <w:rPr>
            <w:noProof/>
            <w:webHidden/>
          </w:rPr>
          <w:t>28</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50" w:history="1">
        <w:r w:rsidRPr="00C4366F">
          <w:rPr>
            <w:rStyle w:val="Hipervnculo"/>
            <w:noProof/>
          </w:rPr>
          <w:t>2.</w:t>
        </w:r>
        <w:r>
          <w:rPr>
            <w:rFonts w:eastAsiaTheme="minorEastAsia"/>
            <w:smallCaps w:val="0"/>
            <w:noProof/>
            <w:sz w:val="22"/>
            <w:szCs w:val="22"/>
            <w:lang w:eastAsia="es-ES"/>
          </w:rPr>
          <w:tab/>
        </w:r>
        <w:r w:rsidRPr="00C4366F">
          <w:rPr>
            <w:rStyle w:val="Hipervnculo"/>
            <w:noProof/>
          </w:rPr>
          <w:t>Análisis de las complicaciones del tratamiento endovascular de 30 casos de aneurismas intracraneales incidentales</w:t>
        </w:r>
        <w:r>
          <w:rPr>
            <w:noProof/>
            <w:webHidden/>
          </w:rPr>
          <w:tab/>
        </w:r>
        <w:r>
          <w:rPr>
            <w:noProof/>
            <w:webHidden/>
          </w:rPr>
          <w:fldChar w:fldCharType="begin"/>
        </w:r>
        <w:r>
          <w:rPr>
            <w:noProof/>
            <w:webHidden/>
          </w:rPr>
          <w:instrText xml:space="preserve"> PAGEREF _Toc516070250 \h </w:instrText>
        </w:r>
        <w:r>
          <w:rPr>
            <w:noProof/>
            <w:webHidden/>
          </w:rPr>
        </w:r>
        <w:r>
          <w:rPr>
            <w:noProof/>
            <w:webHidden/>
          </w:rPr>
          <w:fldChar w:fldCharType="separate"/>
        </w:r>
        <w:r>
          <w:rPr>
            <w:noProof/>
            <w:webHidden/>
          </w:rPr>
          <w:t>31</w:t>
        </w:r>
        <w:r>
          <w:rPr>
            <w:noProof/>
            <w:webHidden/>
          </w:rPr>
          <w:fldChar w:fldCharType="end"/>
        </w:r>
      </w:hyperlink>
    </w:p>
    <w:p w:rsidR="002F717A" w:rsidRDefault="002F717A">
      <w:pPr>
        <w:pStyle w:val="TDC2"/>
        <w:rPr>
          <w:rFonts w:eastAsiaTheme="minorEastAsia"/>
          <w:smallCaps w:val="0"/>
          <w:noProof/>
          <w:sz w:val="22"/>
          <w:szCs w:val="22"/>
          <w:lang w:eastAsia="es-ES"/>
        </w:rPr>
      </w:pPr>
      <w:hyperlink w:anchor="_Toc516070251" w:history="1">
        <w:r w:rsidRPr="00C4366F">
          <w:rPr>
            <w:rStyle w:val="Hipervnculo"/>
            <w:noProof/>
          </w:rPr>
          <w:t>3.</w:t>
        </w:r>
        <w:r>
          <w:rPr>
            <w:rFonts w:eastAsiaTheme="minorEastAsia"/>
            <w:smallCaps w:val="0"/>
            <w:noProof/>
            <w:sz w:val="22"/>
            <w:szCs w:val="22"/>
            <w:lang w:eastAsia="es-ES"/>
          </w:rPr>
          <w:tab/>
        </w:r>
        <w:r w:rsidRPr="00C4366F">
          <w:rPr>
            <w:rStyle w:val="Hipervnculo"/>
            <w:noProof/>
          </w:rPr>
          <w:t>Análisis de la seguridad del proceso endovascular frente al manejo conservador en aneurismas incidentales</w:t>
        </w:r>
        <w:r>
          <w:rPr>
            <w:noProof/>
            <w:webHidden/>
          </w:rPr>
          <w:tab/>
        </w:r>
        <w:r>
          <w:rPr>
            <w:noProof/>
            <w:webHidden/>
          </w:rPr>
          <w:fldChar w:fldCharType="begin"/>
        </w:r>
        <w:r>
          <w:rPr>
            <w:noProof/>
            <w:webHidden/>
          </w:rPr>
          <w:instrText xml:space="preserve"> PAGEREF _Toc516070251 \h </w:instrText>
        </w:r>
        <w:r>
          <w:rPr>
            <w:noProof/>
            <w:webHidden/>
          </w:rPr>
        </w:r>
        <w:r>
          <w:rPr>
            <w:noProof/>
            <w:webHidden/>
          </w:rPr>
          <w:fldChar w:fldCharType="separate"/>
        </w:r>
        <w:r>
          <w:rPr>
            <w:noProof/>
            <w:webHidden/>
          </w:rPr>
          <w:t>32</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52" w:history="1">
        <w:r w:rsidRPr="00C4366F">
          <w:rPr>
            <w:rStyle w:val="Hipervnculo"/>
            <w:noProof/>
          </w:rPr>
          <w:t>Conclusiones</w:t>
        </w:r>
        <w:r>
          <w:rPr>
            <w:noProof/>
            <w:webHidden/>
          </w:rPr>
          <w:tab/>
        </w:r>
        <w:r>
          <w:rPr>
            <w:noProof/>
            <w:webHidden/>
          </w:rPr>
          <w:fldChar w:fldCharType="begin"/>
        </w:r>
        <w:r>
          <w:rPr>
            <w:noProof/>
            <w:webHidden/>
          </w:rPr>
          <w:instrText xml:space="preserve"> PAGEREF _Toc516070252 \h </w:instrText>
        </w:r>
        <w:r>
          <w:rPr>
            <w:noProof/>
            <w:webHidden/>
          </w:rPr>
        </w:r>
        <w:r>
          <w:rPr>
            <w:noProof/>
            <w:webHidden/>
          </w:rPr>
          <w:fldChar w:fldCharType="separate"/>
        </w:r>
        <w:r>
          <w:rPr>
            <w:noProof/>
            <w:webHidden/>
          </w:rPr>
          <w:t>35</w:t>
        </w:r>
        <w:r>
          <w:rPr>
            <w:noProof/>
            <w:webHidden/>
          </w:rPr>
          <w:fldChar w:fldCharType="end"/>
        </w:r>
      </w:hyperlink>
    </w:p>
    <w:p w:rsidR="002F717A" w:rsidRDefault="002F717A">
      <w:pPr>
        <w:pStyle w:val="TDC1"/>
        <w:tabs>
          <w:tab w:val="right" w:leader="dot" w:pos="8494"/>
        </w:tabs>
        <w:rPr>
          <w:rFonts w:eastAsiaTheme="minorEastAsia"/>
          <w:b w:val="0"/>
          <w:bCs w:val="0"/>
          <w:caps w:val="0"/>
          <w:noProof/>
          <w:sz w:val="22"/>
          <w:szCs w:val="22"/>
          <w:lang w:eastAsia="es-ES"/>
        </w:rPr>
      </w:pPr>
      <w:hyperlink w:anchor="_Toc516070253" w:history="1">
        <w:r w:rsidRPr="00C4366F">
          <w:rPr>
            <w:rStyle w:val="Hipervnculo"/>
            <w:noProof/>
          </w:rPr>
          <w:t>Bibliografía</w:t>
        </w:r>
        <w:r>
          <w:rPr>
            <w:noProof/>
            <w:webHidden/>
          </w:rPr>
          <w:tab/>
        </w:r>
        <w:r>
          <w:rPr>
            <w:noProof/>
            <w:webHidden/>
          </w:rPr>
          <w:fldChar w:fldCharType="begin"/>
        </w:r>
        <w:r>
          <w:rPr>
            <w:noProof/>
            <w:webHidden/>
          </w:rPr>
          <w:instrText xml:space="preserve"> PAGEREF _Toc516070253 \h </w:instrText>
        </w:r>
        <w:r>
          <w:rPr>
            <w:noProof/>
            <w:webHidden/>
          </w:rPr>
        </w:r>
        <w:r>
          <w:rPr>
            <w:noProof/>
            <w:webHidden/>
          </w:rPr>
          <w:fldChar w:fldCharType="separate"/>
        </w:r>
        <w:r>
          <w:rPr>
            <w:noProof/>
            <w:webHidden/>
          </w:rPr>
          <w:t>35</w:t>
        </w:r>
        <w:r>
          <w:rPr>
            <w:noProof/>
            <w:webHidden/>
          </w:rPr>
          <w:fldChar w:fldCharType="end"/>
        </w:r>
      </w:hyperlink>
    </w:p>
    <w:p w:rsidR="00816CDF" w:rsidRDefault="001E752C" w:rsidP="00DD169A">
      <w:pPr>
        <w:spacing w:line="240" w:lineRule="auto"/>
        <w:jc w:val="both"/>
        <w:sectPr w:rsidR="00816CDF" w:rsidSect="0090528B">
          <w:type w:val="oddPage"/>
          <w:pgSz w:w="11906" w:h="16838" w:code="9"/>
          <w:pgMar w:top="1134" w:right="1134" w:bottom="1134" w:left="1134" w:header="567" w:footer="567" w:gutter="1134"/>
          <w:cols w:space="708"/>
          <w:titlePg/>
          <w:docGrid w:linePitch="360"/>
        </w:sectPr>
      </w:pPr>
      <w:r>
        <w:fldChar w:fldCharType="end"/>
      </w:r>
    </w:p>
    <w:p w:rsidR="00900E8E" w:rsidRDefault="00900E8E" w:rsidP="00636BF4">
      <w:pPr>
        <w:pStyle w:val="Ttulo"/>
        <w:spacing w:before="240"/>
        <w:jc w:val="both"/>
      </w:pPr>
      <w:r>
        <w:lastRenderedPageBreak/>
        <w:t>Índice de Figuras</w:t>
      </w:r>
    </w:p>
    <w:p w:rsidR="00DF2C25"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5" w:anchor="_Toc516069711" w:history="1">
        <w:r w:rsidR="00DF2C25" w:rsidRPr="00CB73B4">
          <w:rPr>
            <w:rStyle w:val="Hipervnculo"/>
            <w:noProof/>
          </w:rPr>
          <w:t>Tabla 1. Clasificación de Hunt y Hess</w:t>
        </w:r>
        <w:r w:rsidR="00DF2C25">
          <w:rPr>
            <w:noProof/>
            <w:webHidden/>
          </w:rPr>
          <w:tab/>
        </w:r>
        <w:r w:rsidR="00DF2C25">
          <w:rPr>
            <w:noProof/>
            <w:webHidden/>
          </w:rPr>
          <w:fldChar w:fldCharType="begin"/>
        </w:r>
        <w:r w:rsidR="00DF2C25">
          <w:rPr>
            <w:noProof/>
            <w:webHidden/>
          </w:rPr>
          <w:instrText xml:space="preserve"> PAGEREF _Toc516069711 \h </w:instrText>
        </w:r>
        <w:r w:rsidR="00DF2C25">
          <w:rPr>
            <w:noProof/>
            <w:webHidden/>
          </w:rPr>
        </w:r>
        <w:r w:rsidR="00DF2C25">
          <w:rPr>
            <w:noProof/>
            <w:webHidden/>
          </w:rPr>
          <w:fldChar w:fldCharType="separate"/>
        </w:r>
        <w:r w:rsidR="00DF2C25">
          <w:rPr>
            <w:noProof/>
            <w:webHidden/>
          </w:rPr>
          <w:t>9</w:t>
        </w:r>
        <w:r w:rsidR="00DF2C25">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w:anchor="_Toc516069712" w:history="1">
        <w:r w:rsidRPr="00CB73B4">
          <w:rPr>
            <w:rStyle w:val="Hipervnculo"/>
            <w:noProof/>
          </w:rPr>
          <w:t>Figura 1. Polígono de Willis</w:t>
        </w:r>
        <w:r>
          <w:rPr>
            <w:noProof/>
            <w:webHidden/>
          </w:rPr>
          <w:tab/>
        </w:r>
        <w:r>
          <w:rPr>
            <w:noProof/>
            <w:webHidden/>
          </w:rPr>
          <w:fldChar w:fldCharType="begin"/>
        </w:r>
        <w:r>
          <w:rPr>
            <w:noProof/>
            <w:webHidden/>
          </w:rPr>
          <w:instrText xml:space="preserve"> PAGEREF _Toc516069712 \h </w:instrText>
        </w:r>
        <w:r>
          <w:rPr>
            <w:noProof/>
            <w:webHidden/>
          </w:rPr>
        </w:r>
        <w:r>
          <w:rPr>
            <w:noProof/>
            <w:webHidden/>
          </w:rPr>
          <w:fldChar w:fldCharType="separate"/>
        </w:r>
        <w:r>
          <w:rPr>
            <w:noProof/>
            <w:webHidden/>
          </w:rPr>
          <w:t>12</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16" w:anchor="_Toc516069713" w:history="1">
        <w:r w:rsidRPr="00CB73B4">
          <w:rPr>
            <w:rStyle w:val="Hipervnculo"/>
            <w:noProof/>
          </w:rPr>
          <w:t>Figura 2. Proporción de hombres y mujeres en la muestra.</w:t>
        </w:r>
        <w:r>
          <w:rPr>
            <w:noProof/>
            <w:webHidden/>
          </w:rPr>
          <w:tab/>
        </w:r>
        <w:r>
          <w:rPr>
            <w:noProof/>
            <w:webHidden/>
          </w:rPr>
          <w:fldChar w:fldCharType="begin"/>
        </w:r>
        <w:r>
          <w:rPr>
            <w:noProof/>
            <w:webHidden/>
          </w:rPr>
          <w:instrText xml:space="preserve"> PAGEREF _Toc516069713 \h </w:instrText>
        </w:r>
        <w:r>
          <w:rPr>
            <w:noProof/>
            <w:webHidden/>
          </w:rPr>
        </w:r>
        <w:r>
          <w:rPr>
            <w:noProof/>
            <w:webHidden/>
          </w:rPr>
          <w:fldChar w:fldCharType="separate"/>
        </w:r>
        <w:r>
          <w:rPr>
            <w:noProof/>
            <w:webHidden/>
          </w:rPr>
          <w:t>19</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17" w:anchor="_Toc516069714" w:history="1">
        <w:r w:rsidRPr="00CB73B4">
          <w:rPr>
            <w:rStyle w:val="Hipervnculo"/>
            <w:noProof/>
          </w:rPr>
          <w:t>Figura 3. Proporción de pacientes mayores y menores de 60 años.</w:t>
        </w:r>
        <w:r>
          <w:rPr>
            <w:noProof/>
            <w:webHidden/>
          </w:rPr>
          <w:tab/>
        </w:r>
        <w:r>
          <w:rPr>
            <w:noProof/>
            <w:webHidden/>
          </w:rPr>
          <w:fldChar w:fldCharType="begin"/>
        </w:r>
        <w:r>
          <w:rPr>
            <w:noProof/>
            <w:webHidden/>
          </w:rPr>
          <w:instrText xml:space="preserve"> PAGEREF _Toc516069714 \h </w:instrText>
        </w:r>
        <w:r>
          <w:rPr>
            <w:noProof/>
            <w:webHidden/>
          </w:rPr>
        </w:r>
        <w:r>
          <w:rPr>
            <w:noProof/>
            <w:webHidden/>
          </w:rPr>
          <w:fldChar w:fldCharType="separate"/>
        </w:r>
        <w:r>
          <w:rPr>
            <w:noProof/>
            <w:webHidden/>
          </w:rPr>
          <w:t>19</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18" w:anchor="_Toc516069715" w:history="1">
        <w:r w:rsidRPr="00CB73B4">
          <w:rPr>
            <w:rStyle w:val="Hipervnculo"/>
            <w:noProof/>
          </w:rPr>
          <w:t>Figura 4. Proporción de pacientes que presentan algún tipo de comorbilidad.</w:t>
        </w:r>
        <w:r>
          <w:rPr>
            <w:noProof/>
            <w:webHidden/>
          </w:rPr>
          <w:tab/>
        </w:r>
        <w:r>
          <w:rPr>
            <w:noProof/>
            <w:webHidden/>
          </w:rPr>
          <w:fldChar w:fldCharType="begin"/>
        </w:r>
        <w:r>
          <w:rPr>
            <w:noProof/>
            <w:webHidden/>
          </w:rPr>
          <w:instrText xml:space="preserve"> PAGEREF _Toc516069715 \h </w:instrText>
        </w:r>
        <w:r>
          <w:rPr>
            <w:noProof/>
            <w:webHidden/>
          </w:rPr>
        </w:r>
        <w:r>
          <w:rPr>
            <w:noProof/>
            <w:webHidden/>
          </w:rPr>
          <w:fldChar w:fldCharType="separate"/>
        </w:r>
        <w:r>
          <w:rPr>
            <w:noProof/>
            <w:webHidden/>
          </w:rPr>
          <w:t>19</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19" w:anchor="_Toc516069716" w:history="1">
        <w:r w:rsidRPr="00CB73B4">
          <w:rPr>
            <w:rStyle w:val="Hipervnculo"/>
            <w:noProof/>
          </w:rPr>
          <w:t>Figura 6. Proporción de consumo de</w:t>
        </w:r>
        <w:r>
          <w:rPr>
            <w:noProof/>
            <w:webHidden/>
          </w:rPr>
          <w:tab/>
        </w:r>
        <w:r>
          <w:rPr>
            <w:noProof/>
            <w:webHidden/>
          </w:rPr>
          <w:fldChar w:fldCharType="begin"/>
        </w:r>
        <w:r>
          <w:rPr>
            <w:noProof/>
            <w:webHidden/>
          </w:rPr>
          <w:instrText xml:space="preserve"> PAGEREF _Toc516069716 \h </w:instrText>
        </w:r>
        <w:r>
          <w:rPr>
            <w:noProof/>
            <w:webHidden/>
          </w:rPr>
        </w:r>
        <w:r>
          <w:rPr>
            <w:noProof/>
            <w:webHidden/>
          </w:rPr>
          <w:fldChar w:fldCharType="separate"/>
        </w:r>
        <w:r>
          <w:rPr>
            <w:noProof/>
            <w:webHidden/>
          </w:rPr>
          <w:t>20</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0" w:anchor="_Toc516069717" w:history="1">
        <w:r w:rsidRPr="00CB73B4">
          <w:rPr>
            <w:rStyle w:val="Hipervnculo"/>
            <w:noProof/>
          </w:rPr>
          <w:t>alcohol en la muestra</w:t>
        </w:r>
        <w:r>
          <w:rPr>
            <w:noProof/>
            <w:webHidden/>
          </w:rPr>
          <w:tab/>
        </w:r>
        <w:r>
          <w:rPr>
            <w:noProof/>
            <w:webHidden/>
          </w:rPr>
          <w:fldChar w:fldCharType="begin"/>
        </w:r>
        <w:r>
          <w:rPr>
            <w:noProof/>
            <w:webHidden/>
          </w:rPr>
          <w:instrText xml:space="preserve"> PAGEREF _Toc516069717 \h </w:instrText>
        </w:r>
        <w:r>
          <w:rPr>
            <w:noProof/>
            <w:webHidden/>
          </w:rPr>
        </w:r>
        <w:r>
          <w:rPr>
            <w:noProof/>
            <w:webHidden/>
          </w:rPr>
          <w:fldChar w:fldCharType="separate"/>
        </w:r>
        <w:r>
          <w:rPr>
            <w:noProof/>
            <w:webHidden/>
          </w:rPr>
          <w:t>20</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1" w:anchor="_Toc516069718" w:history="1">
        <w:r w:rsidRPr="00CB73B4">
          <w:rPr>
            <w:rStyle w:val="Hipervnculo"/>
            <w:noProof/>
          </w:rPr>
          <w:t>Figura 5. Proporción de pacientes cuya clínica neurológico condujo al diagnostico</w:t>
        </w:r>
        <w:r>
          <w:rPr>
            <w:noProof/>
            <w:webHidden/>
          </w:rPr>
          <w:tab/>
        </w:r>
        <w:r>
          <w:rPr>
            <w:noProof/>
            <w:webHidden/>
          </w:rPr>
          <w:fldChar w:fldCharType="begin"/>
        </w:r>
        <w:r>
          <w:rPr>
            <w:noProof/>
            <w:webHidden/>
          </w:rPr>
          <w:instrText xml:space="preserve"> PAGEREF _Toc516069718 \h </w:instrText>
        </w:r>
        <w:r>
          <w:rPr>
            <w:noProof/>
            <w:webHidden/>
          </w:rPr>
        </w:r>
        <w:r>
          <w:rPr>
            <w:noProof/>
            <w:webHidden/>
          </w:rPr>
          <w:fldChar w:fldCharType="separate"/>
        </w:r>
        <w:r>
          <w:rPr>
            <w:noProof/>
            <w:webHidden/>
          </w:rPr>
          <w:t>20</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2" w:anchor="_Toc516069719" w:history="1">
        <w:r w:rsidRPr="00CB73B4">
          <w:rPr>
            <w:rStyle w:val="Hipervnculo"/>
            <w:noProof/>
          </w:rPr>
          <w:t>Figura 7. Distribución del tamaño aneurismático</w:t>
        </w:r>
        <w:r>
          <w:rPr>
            <w:noProof/>
            <w:webHidden/>
          </w:rPr>
          <w:tab/>
        </w:r>
        <w:r>
          <w:rPr>
            <w:noProof/>
            <w:webHidden/>
          </w:rPr>
          <w:fldChar w:fldCharType="begin"/>
        </w:r>
        <w:r>
          <w:rPr>
            <w:noProof/>
            <w:webHidden/>
          </w:rPr>
          <w:instrText xml:space="preserve"> PAGEREF _Toc516069719 \h </w:instrText>
        </w:r>
        <w:r>
          <w:rPr>
            <w:noProof/>
            <w:webHidden/>
          </w:rPr>
        </w:r>
        <w:r>
          <w:rPr>
            <w:noProof/>
            <w:webHidden/>
          </w:rPr>
          <w:fldChar w:fldCharType="separate"/>
        </w:r>
        <w:r>
          <w:rPr>
            <w:noProof/>
            <w:webHidden/>
          </w:rPr>
          <w:t>21</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3" w:anchor="_Toc516069720" w:history="1">
        <w:r w:rsidRPr="00CB73B4">
          <w:rPr>
            <w:rStyle w:val="Hipervnculo"/>
            <w:noProof/>
          </w:rPr>
          <w:t>Figura 8. Porcentajes de oclusión de los aneurismas</w:t>
        </w:r>
        <w:r>
          <w:rPr>
            <w:noProof/>
            <w:webHidden/>
          </w:rPr>
          <w:tab/>
        </w:r>
        <w:r>
          <w:rPr>
            <w:noProof/>
            <w:webHidden/>
          </w:rPr>
          <w:fldChar w:fldCharType="begin"/>
        </w:r>
        <w:r>
          <w:rPr>
            <w:noProof/>
            <w:webHidden/>
          </w:rPr>
          <w:instrText xml:space="preserve"> PAGEREF _Toc516069720 \h </w:instrText>
        </w:r>
        <w:r>
          <w:rPr>
            <w:noProof/>
            <w:webHidden/>
          </w:rPr>
        </w:r>
        <w:r>
          <w:rPr>
            <w:noProof/>
            <w:webHidden/>
          </w:rPr>
          <w:fldChar w:fldCharType="separate"/>
        </w:r>
        <w:r>
          <w:rPr>
            <w:noProof/>
            <w:webHidden/>
          </w:rPr>
          <w:t>21</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4" w:anchor="_Toc516069721" w:history="1">
        <w:r w:rsidRPr="00CB73B4">
          <w:rPr>
            <w:rStyle w:val="Hipervnculo"/>
            <w:noProof/>
          </w:rPr>
          <w:t>Figura 9. Localizaciones de los aneurismas</w:t>
        </w:r>
        <w:r>
          <w:rPr>
            <w:noProof/>
            <w:webHidden/>
          </w:rPr>
          <w:tab/>
        </w:r>
        <w:r>
          <w:rPr>
            <w:noProof/>
            <w:webHidden/>
          </w:rPr>
          <w:fldChar w:fldCharType="begin"/>
        </w:r>
        <w:r>
          <w:rPr>
            <w:noProof/>
            <w:webHidden/>
          </w:rPr>
          <w:instrText xml:space="preserve"> PAGEREF _Toc516069721 \h </w:instrText>
        </w:r>
        <w:r>
          <w:rPr>
            <w:noProof/>
            <w:webHidden/>
          </w:rPr>
        </w:r>
        <w:r>
          <w:rPr>
            <w:noProof/>
            <w:webHidden/>
          </w:rPr>
          <w:fldChar w:fldCharType="separate"/>
        </w:r>
        <w:r>
          <w:rPr>
            <w:noProof/>
            <w:webHidden/>
          </w:rPr>
          <w:t>21</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5" w:anchor="_Toc516069722" w:history="1">
        <w:r w:rsidRPr="00CB73B4">
          <w:rPr>
            <w:rStyle w:val="Hipervnculo"/>
            <w:noProof/>
          </w:rPr>
          <w:t>Figura 10. Proporción de complicaciones</w:t>
        </w:r>
        <w:r>
          <w:rPr>
            <w:noProof/>
            <w:webHidden/>
          </w:rPr>
          <w:tab/>
        </w:r>
        <w:r>
          <w:rPr>
            <w:noProof/>
            <w:webHidden/>
          </w:rPr>
          <w:fldChar w:fldCharType="begin"/>
        </w:r>
        <w:r>
          <w:rPr>
            <w:noProof/>
            <w:webHidden/>
          </w:rPr>
          <w:instrText xml:space="preserve"> PAGEREF _Toc516069722 \h </w:instrText>
        </w:r>
        <w:r>
          <w:rPr>
            <w:noProof/>
            <w:webHidden/>
          </w:rPr>
        </w:r>
        <w:r>
          <w:rPr>
            <w:noProof/>
            <w:webHidden/>
          </w:rPr>
          <w:fldChar w:fldCharType="separate"/>
        </w:r>
        <w:r>
          <w:rPr>
            <w:noProof/>
            <w:webHidden/>
          </w:rPr>
          <w:t>22</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6" w:anchor="_Toc516069723" w:history="1">
        <w:r w:rsidRPr="00CB73B4">
          <w:rPr>
            <w:rStyle w:val="Hipervnculo"/>
            <w:noProof/>
          </w:rPr>
          <w:t>Tabla 2. Tabla cruzada entre hábito tabáquico y edad</w:t>
        </w:r>
        <w:r>
          <w:rPr>
            <w:noProof/>
            <w:webHidden/>
          </w:rPr>
          <w:tab/>
        </w:r>
        <w:r>
          <w:rPr>
            <w:noProof/>
            <w:webHidden/>
          </w:rPr>
          <w:fldChar w:fldCharType="begin"/>
        </w:r>
        <w:r>
          <w:rPr>
            <w:noProof/>
            <w:webHidden/>
          </w:rPr>
          <w:instrText xml:space="preserve"> PAGEREF _Toc516069723 \h </w:instrText>
        </w:r>
        <w:r>
          <w:rPr>
            <w:noProof/>
            <w:webHidden/>
          </w:rPr>
        </w:r>
        <w:r>
          <w:rPr>
            <w:noProof/>
            <w:webHidden/>
          </w:rPr>
          <w:fldChar w:fldCharType="separate"/>
        </w:r>
        <w:r>
          <w:rPr>
            <w:noProof/>
            <w:webHidden/>
          </w:rPr>
          <w:t>23</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7" w:anchor="_Toc516069724" w:history="1">
        <w:r w:rsidRPr="00CB73B4">
          <w:rPr>
            <w:rStyle w:val="Hipervnculo"/>
            <w:noProof/>
          </w:rPr>
          <w:t>Figura 11. Diagrama de barras: Relación entre edad y presencia de comorbilidades.</w:t>
        </w:r>
        <w:r>
          <w:rPr>
            <w:noProof/>
            <w:webHidden/>
          </w:rPr>
          <w:tab/>
        </w:r>
        <w:r>
          <w:rPr>
            <w:noProof/>
            <w:webHidden/>
          </w:rPr>
          <w:fldChar w:fldCharType="begin"/>
        </w:r>
        <w:r>
          <w:rPr>
            <w:noProof/>
            <w:webHidden/>
          </w:rPr>
          <w:instrText xml:space="preserve"> PAGEREF _Toc516069724 \h </w:instrText>
        </w:r>
        <w:r>
          <w:rPr>
            <w:noProof/>
            <w:webHidden/>
          </w:rPr>
        </w:r>
        <w:r>
          <w:rPr>
            <w:noProof/>
            <w:webHidden/>
          </w:rPr>
          <w:fldChar w:fldCharType="separate"/>
        </w:r>
        <w:r>
          <w:rPr>
            <w:noProof/>
            <w:webHidden/>
          </w:rPr>
          <w:t>23</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8" w:anchor="_Toc516069725" w:history="1">
        <w:r w:rsidRPr="00CB73B4">
          <w:rPr>
            <w:rStyle w:val="Hipervnculo"/>
            <w:noProof/>
          </w:rPr>
          <w:t>Figura 12. Diagrama de barras: relación entre sexo y clínica neurológica.</w:t>
        </w:r>
        <w:r>
          <w:rPr>
            <w:noProof/>
            <w:webHidden/>
          </w:rPr>
          <w:tab/>
        </w:r>
        <w:r>
          <w:rPr>
            <w:noProof/>
            <w:webHidden/>
          </w:rPr>
          <w:fldChar w:fldCharType="begin"/>
        </w:r>
        <w:r>
          <w:rPr>
            <w:noProof/>
            <w:webHidden/>
          </w:rPr>
          <w:instrText xml:space="preserve"> PAGEREF _Toc516069725 \h </w:instrText>
        </w:r>
        <w:r>
          <w:rPr>
            <w:noProof/>
            <w:webHidden/>
          </w:rPr>
        </w:r>
        <w:r>
          <w:rPr>
            <w:noProof/>
            <w:webHidden/>
          </w:rPr>
          <w:fldChar w:fldCharType="separate"/>
        </w:r>
        <w:r>
          <w:rPr>
            <w:noProof/>
            <w:webHidden/>
          </w:rPr>
          <w:t>24</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29" w:anchor="_Toc516069726" w:history="1">
        <w:r w:rsidRPr="00CB73B4">
          <w:rPr>
            <w:rStyle w:val="Hipervnculo"/>
            <w:noProof/>
          </w:rPr>
          <w:t>Figura 13. Diagrama de barras: relación entre consumo de alcohol y clínica neurológica.</w:t>
        </w:r>
        <w:r>
          <w:rPr>
            <w:noProof/>
            <w:webHidden/>
          </w:rPr>
          <w:tab/>
        </w:r>
        <w:r>
          <w:rPr>
            <w:noProof/>
            <w:webHidden/>
          </w:rPr>
          <w:fldChar w:fldCharType="begin"/>
        </w:r>
        <w:r>
          <w:rPr>
            <w:noProof/>
            <w:webHidden/>
          </w:rPr>
          <w:instrText xml:space="preserve"> PAGEREF _Toc516069726 \h </w:instrText>
        </w:r>
        <w:r>
          <w:rPr>
            <w:noProof/>
            <w:webHidden/>
          </w:rPr>
        </w:r>
        <w:r>
          <w:rPr>
            <w:noProof/>
            <w:webHidden/>
          </w:rPr>
          <w:fldChar w:fldCharType="separate"/>
        </w:r>
        <w:r>
          <w:rPr>
            <w:noProof/>
            <w:webHidden/>
          </w:rPr>
          <w:t>24</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30" w:anchor="_Toc516069727" w:history="1">
        <w:r w:rsidRPr="00CB73B4">
          <w:rPr>
            <w:rStyle w:val="Hipervnculo"/>
            <w:noProof/>
          </w:rPr>
          <w:t>Figura 14. Diagrama de barras: relación entre sexo y consumo de alcohol.</w:t>
        </w:r>
        <w:r>
          <w:rPr>
            <w:noProof/>
            <w:webHidden/>
          </w:rPr>
          <w:tab/>
        </w:r>
        <w:r>
          <w:rPr>
            <w:noProof/>
            <w:webHidden/>
          </w:rPr>
          <w:fldChar w:fldCharType="begin"/>
        </w:r>
        <w:r>
          <w:rPr>
            <w:noProof/>
            <w:webHidden/>
          </w:rPr>
          <w:instrText xml:space="preserve"> PAGEREF _Toc516069727 \h </w:instrText>
        </w:r>
        <w:r>
          <w:rPr>
            <w:noProof/>
            <w:webHidden/>
          </w:rPr>
        </w:r>
        <w:r>
          <w:rPr>
            <w:noProof/>
            <w:webHidden/>
          </w:rPr>
          <w:fldChar w:fldCharType="separate"/>
        </w:r>
        <w:r>
          <w:rPr>
            <w:noProof/>
            <w:webHidden/>
          </w:rPr>
          <w:t>24</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31" w:anchor="_Toc516069728" w:history="1">
        <w:r w:rsidRPr="00CB73B4">
          <w:rPr>
            <w:rStyle w:val="Hipervnculo"/>
            <w:noProof/>
          </w:rPr>
          <w:t>Figura 16. Distribución de HSA previa según el número de aneurismas</w:t>
        </w:r>
        <w:r>
          <w:rPr>
            <w:noProof/>
            <w:webHidden/>
          </w:rPr>
          <w:tab/>
        </w:r>
        <w:r>
          <w:rPr>
            <w:noProof/>
            <w:webHidden/>
          </w:rPr>
          <w:fldChar w:fldCharType="begin"/>
        </w:r>
        <w:r>
          <w:rPr>
            <w:noProof/>
            <w:webHidden/>
          </w:rPr>
          <w:instrText xml:space="preserve"> PAGEREF _Toc516069728 \h </w:instrText>
        </w:r>
        <w:r>
          <w:rPr>
            <w:noProof/>
            <w:webHidden/>
          </w:rPr>
        </w:r>
        <w:r>
          <w:rPr>
            <w:noProof/>
            <w:webHidden/>
          </w:rPr>
          <w:fldChar w:fldCharType="separate"/>
        </w:r>
        <w:r>
          <w:rPr>
            <w:noProof/>
            <w:webHidden/>
          </w:rPr>
          <w:t>25</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32" w:anchor="_Toc516069729" w:history="1">
        <w:r w:rsidRPr="00CB73B4">
          <w:rPr>
            <w:rStyle w:val="Hipervnculo"/>
            <w:noProof/>
          </w:rPr>
          <w:t>Figura 14. Distribución de las localizaciones de los aneurismas según su tamaño</w:t>
        </w:r>
        <w:r>
          <w:rPr>
            <w:noProof/>
            <w:webHidden/>
          </w:rPr>
          <w:tab/>
        </w:r>
        <w:r>
          <w:rPr>
            <w:noProof/>
            <w:webHidden/>
          </w:rPr>
          <w:fldChar w:fldCharType="begin"/>
        </w:r>
        <w:r>
          <w:rPr>
            <w:noProof/>
            <w:webHidden/>
          </w:rPr>
          <w:instrText xml:space="preserve"> PAGEREF _Toc516069729 \h </w:instrText>
        </w:r>
        <w:r>
          <w:rPr>
            <w:noProof/>
            <w:webHidden/>
          </w:rPr>
        </w:r>
        <w:r>
          <w:rPr>
            <w:noProof/>
            <w:webHidden/>
          </w:rPr>
          <w:fldChar w:fldCharType="separate"/>
        </w:r>
        <w:r>
          <w:rPr>
            <w:noProof/>
            <w:webHidden/>
          </w:rPr>
          <w:t>25</w:t>
        </w:r>
        <w:r>
          <w:rPr>
            <w:noProof/>
            <w:webHidden/>
          </w:rPr>
          <w:fldChar w:fldCharType="end"/>
        </w:r>
      </w:hyperlink>
    </w:p>
    <w:p w:rsidR="00DF2C25" w:rsidRDefault="00DF2C25">
      <w:pPr>
        <w:pStyle w:val="Tabladeilustraciones"/>
        <w:tabs>
          <w:tab w:val="right" w:leader="dot" w:pos="8494"/>
        </w:tabs>
        <w:rPr>
          <w:rFonts w:eastAsiaTheme="minorEastAsia"/>
          <w:b w:val="0"/>
          <w:bCs w:val="0"/>
          <w:noProof/>
          <w:sz w:val="22"/>
          <w:szCs w:val="22"/>
          <w:lang w:eastAsia="es-ES"/>
        </w:rPr>
      </w:pPr>
      <w:hyperlink r:id="rId33" w:anchor="_Toc516069730" w:history="1">
        <w:r w:rsidRPr="00CB73B4">
          <w:rPr>
            <w:rStyle w:val="Hipervnculo"/>
            <w:noProof/>
          </w:rPr>
          <w:t>Tabla 2.  Estimación de riesgo  para número de aneurismas y tamaño</w:t>
        </w:r>
        <w:r>
          <w:rPr>
            <w:noProof/>
            <w:webHidden/>
          </w:rPr>
          <w:tab/>
        </w:r>
        <w:r>
          <w:rPr>
            <w:noProof/>
            <w:webHidden/>
          </w:rPr>
          <w:fldChar w:fldCharType="begin"/>
        </w:r>
        <w:r>
          <w:rPr>
            <w:noProof/>
            <w:webHidden/>
          </w:rPr>
          <w:instrText xml:space="preserve"> PAGEREF _Toc516069730 \h </w:instrText>
        </w:r>
        <w:r>
          <w:rPr>
            <w:noProof/>
            <w:webHidden/>
          </w:rPr>
        </w:r>
        <w:r>
          <w:rPr>
            <w:noProof/>
            <w:webHidden/>
          </w:rPr>
          <w:fldChar w:fldCharType="separate"/>
        </w:r>
        <w:r>
          <w:rPr>
            <w:noProof/>
            <w:webHidden/>
          </w:rPr>
          <w:t>26</w:t>
        </w:r>
        <w:r>
          <w:rPr>
            <w:noProof/>
            <w:webHidden/>
          </w:rPr>
          <w:fldChar w:fldCharType="end"/>
        </w:r>
      </w:hyperlink>
    </w:p>
    <w:p w:rsidR="00900E8E" w:rsidRDefault="001E752C" w:rsidP="00DD169A">
      <w:pPr>
        <w:spacing w:line="240" w:lineRule="auto"/>
        <w:jc w:val="both"/>
      </w:pPr>
      <w:r>
        <w:lastRenderedPageBreak/>
        <w:fldChar w:fldCharType="end"/>
      </w:r>
    </w:p>
    <w:p w:rsidR="007C3483" w:rsidRDefault="007C3483" w:rsidP="00DD169A">
      <w:pPr>
        <w:jc w:val="both"/>
      </w:pPr>
    </w:p>
    <w:p w:rsidR="00900E8E" w:rsidRDefault="00900E8E" w:rsidP="00DD169A">
      <w:pPr>
        <w:jc w:val="both"/>
      </w:pPr>
    </w:p>
    <w:p w:rsidR="00900E8E" w:rsidRDefault="00900E8E" w:rsidP="00DD169A">
      <w:pPr>
        <w:jc w:val="both"/>
      </w:pPr>
      <w:r>
        <w:br w:type="page"/>
      </w:r>
    </w:p>
    <w:p w:rsidR="004D03C8" w:rsidRDefault="004D03C8" w:rsidP="00DD169A">
      <w:pPr>
        <w:pStyle w:val="Ttulo1"/>
        <w:spacing w:line="360" w:lineRule="auto"/>
        <w:jc w:val="both"/>
      </w:pPr>
      <w:bookmarkStart w:id="2" w:name="_Toc516070227"/>
      <w:r>
        <w:lastRenderedPageBreak/>
        <w:t>Introducción</w:t>
      </w:r>
      <w:bookmarkEnd w:id="2"/>
    </w:p>
    <w:p w:rsidR="00F308D9" w:rsidRDefault="00F308D9" w:rsidP="00DD169A">
      <w:pPr>
        <w:pStyle w:val="Ttulo2"/>
        <w:numPr>
          <w:ilvl w:val="1"/>
          <w:numId w:val="0"/>
        </w:numPr>
        <w:spacing w:before="0" w:line="360" w:lineRule="auto"/>
        <w:ind w:left="576" w:hanging="576"/>
        <w:jc w:val="both"/>
      </w:pPr>
      <w:bookmarkStart w:id="3" w:name="_Toc516070228"/>
      <w:r>
        <w:t>Definición de aneurisma incidental</w:t>
      </w:r>
      <w:bookmarkEnd w:id="3"/>
    </w:p>
    <w:p w:rsidR="00F308D9" w:rsidRDefault="00F308D9" w:rsidP="00DD169A">
      <w:pPr>
        <w:jc w:val="both"/>
      </w:pPr>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941260" w:rsidP="00DD169A">
      <w:pPr>
        <w:jc w:val="both"/>
      </w:pPr>
      <w:r>
        <w:t>El aneurisma puede</w:t>
      </w:r>
      <w:r w:rsidR="00F308D9">
        <w:t xml:space="preserve"> dar clínica por dos mecani</w:t>
      </w:r>
      <w:r w:rsidR="006335B0">
        <w:t xml:space="preserve">smos principalmente. El primero se debe a </w:t>
      </w:r>
      <w:r w:rsidR="00F308D9">
        <w:t>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 xml:space="preserve">desencadenaría </w:t>
      </w:r>
      <w:r w:rsidRPr="006335B0">
        <w:t>un sangrado.</w:t>
      </w:r>
    </w:p>
    <w:p w:rsidR="00F308D9" w:rsidRDefault="00F308D9" w:rsidP="00DD169A">
      <w:pPr>
        <w:jc w:val="both"/>
      </w:pPr>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w:t>
      </w:r>
      <w:r w:rsidR="006335B0">
        <w:t xml:space="preserve">si </w:t>
      </w:r>
      <w:r>
        <w:t xml:space="preserve">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Ehlers-Danlos, enfermedad</w:t>
      </w:r>
      <w:r w:rsidR="00941260">
        <w:t xml:space="preserve"> de Marfan, coartación de aorta o</w:t>
      </w:r>
      <w:r>
        <w:t xml:space="preserve"> síndrome de Oler-Weber-Redu</w:t>
      </w:r>
      <w:r w:rsidR="006335B0">
        <w:t xml:space="preserve"> </w:t>
      </w:r>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DD169A">
      <w:pPr>
        <w:pStyle w:val="Ttulo2"/>
        <w:numPr>
          <w:ilvl w:val="1"/>
          <w:numId w:val="0"/>
        </w:numPr>
        <w:spacing w:line="360" w:lineRule="auto"/>
        <w:ind w:left="576" w:hanging="576"/>
        <w:jc w:val="both"/>
      </w:pPr>
      <w:bookmarkStart w:id="4" w:name="_Toc516070229"/>
      <w:r>
        <w:lastRenderedPageBreak/>
        <w:t>Epidemiología</w:t>
      </w:r>
      <w:bookmarkEnd w:id="4"/>
    </w:p>
    <w:p w:rsidR="00F308D9" w:rsidRPr="00B33078" w:rsidRDefault="00F308D9" w:rsidP="00DD169A">
      <w:pPr>
        <w:jc w:val="both"/>
      </w:pPr>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009F7D3B">
        <w:instrText xml:space="preserve"> ADDIN ZOTERO_ITEM CSL_CITATION {"citationID":"uprLMXMr","properties":{"formattedCitation":"(3)","plainCitation":"(3)","dontUpdate":true,"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852CA4">
        <w:t>.</w:t>
      </w:r>
      <w:r w:rsidR="00852CA4">
        <w:rPr>
          <w:rFonts w:ascii="Calibri" w:hAnsi="Calibri" w:cs="Calibri"/>
        </w:rPr>
        <w:t xml:space="preserve"> </w:t>
      </w:r>
      <w:r w:rsidRPr="00B33078">
        <w:t>Se estima que la prevalencia de aneurismas en la población adulta es de 3-5% (aunque varía d</w:t>
      </w:r>
      <w:r w:rsidR="006335B0">
        <w:t xml:space="preserve">ependiendo de si el estudio </w:t>
      </w:r>
      <w:r w:rsidR="00941260">
        <w:t>s</w:t>
      </w:r>
      <w:r w:rsidR="006335B0">
        <w:t>e realiza</w:t>
      </w:r>
      <w:r w:rsidR="00941260">
        <w:t xml:space="preserve"> </w:t>
      </w:r>
      <w:r w:rsidR="00C90D84">
        <w:t xml:space="preserve"> mediante autopsia</w:t>
      </w:r>
      <w:r w:rsidR="006335B0">
        <w:t xml:space="preserve"> o angiografía</w:t>
      </w:r>
      <w:r w:rsidR="00C90D84">
        <w:t>)</w:t>
      </w:r>
      <w:r w:rsidRPr="00B33078">
        <w:t>, con un riesgo de ruptura total del 1.8%/año</w:t>
      </w:r>
      <w:r w:rsidR="000E5457">
        <w:t xml:space="preserve"> </w:t>
      </w:r>
      <w:r w:rsidR="00852CA4">
        <w:fldChar w:fldCharType="begin"/>
      </w:r>
      <w:r w:rsidR="00852CA4">
        <w:instrText xml:space="preserve"> ADDIN ZOTERO_ITEM CSL_CITATION {"citationID":"52g7Svs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852CA4">
        <w:fldChar w:fldCharType="separate"/>
      </w:r>
      <w:r w:rsidR="009F7D3B" w:rsidRPr="009F7D3B">
        <w:rPr>
          <w:rFonts w:ascii="Calibri" w:hAnsi="Calibri" w:cs="Calibri"/>
        </w:rPr>
        <w:t>(3)</w:t>
      </w:r>
      <w:r w:rsidR="00852CA4">
        <w:fldChar w:fldCharType="end"/>
      </w:r>
      <w:r w:rsidRPr="00B33078">
        <w:t xml:space="preserve">. </w:t>
      </w:r>
    </w:p>
    <w:p w:rsidR="00F308D9" w:rsidRPr="00B33078" w:rsidRDefault="00F308D9" w:rsidP="00DD169A">
      <w:pPr>
        <w:spacing w:after="0"/>
        <w:jc w:val="both"/>
      </w:pPr>
      <w:r w:rsidRPr="00B33078">
        <w:t>Los más frecuentes son los aneurismas saculares, que representan el 50-70% de los mismos, localizados en áreas de bifurcación de grandes arterias. Los aneurismas saculares son múltiples hasta en un 30% de los casos</w:t>
      </w:r>
      <w:r w:rsidR="006335B0">
        <w:t xml:space="preserve"> </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9F7D3B" w:rsidRPr="009F7D3B">
        <w:rPr>
          <w:rFonts w:ascii="Calibri" w:hAnsi="Calibri" w:cs="Calibri"/>
        </w:rPr>
        <w:t>(3)</w:t>
      </w:r>
      <w:r w:rsidR="00B33078" w:rsidRPr="00B33078">
        <w:fldChar w:fldCharType="end"/>
      </w:r>
      <w:r w:rsidRPr="00B33078">
        <w:t>.</w:t>
      </w:r>
    </w:p>
    <w:p w:rsidR="00F308D9" w:rsidRDefault="00F308D9" w:rsidP="00DD169A">
      <w:pPr>
        <w:pStyle w:val="Ttulo2"/>
        <w:numPr>
          <w:ilvl w:val="1"/>
          <w:numId w:val="0"/>
        </w:numPr>
        <w:spacing w:before="0" w:line="360" w:lineRule="auto"/>
        <w:ind w:left="576" w:hanging="576"/>
        <w:jc w:val="both"/>
      </w:pPr>
      <w:bookmarkStart w:id="5" w:name="_Toc516070230"/>
      <w:r>
        <w:t>Historia natural del aneurisma</w:t>
      </w:r>
      <w:bookmarkEnd w:id="5"/>
    </w:p>
    <w:p w:rsidR="00F308D9" w:rsidRDefault="00F308D9" w:rsidP="00DD169A">
      <w:pPr>
        <w:spacing w:after="0"/>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rsidR="006335B0">
        <w:t>No pode</w:t>
      </w:r>
      <w:r>
        <w:t xml:space="preserve">mos predecir cuál es el riesgo ruptura </w:t>
      </w:r>
      <w:r w:rsidR="006335B0">
        <w:t>del aneurisma</w:t>
      </w:r>
      <w:r>
        <w:t>, si</w:t>
      </w:r>
      <w:r w:rsidR="006335B0">
        <w:t xml:space="preserve"> no que según el contexto que</w:t>
      </w:r>
      <w:r>
        <w:t xml:space="preserv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6335B0">
        <w:t xml:space="preserve"> </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262716">
      <w:pPr>
        <w:pStyle w:val="Ttulo3"/>
        <w:numPr>
          <w:ilvl w:val="2"/>
          <w:numId w:val="0"/>
        </w:numPr>
        <w:spacing w:before="0" w:line="360" w:lineRule="auto"/>
        <w:ind w:left="720" w:hanging="720"/>
        <w:jc w:val="both"/>
      </w:pPr>
      <w:bookmarkStart w:id="6" w:name="_Toc516070231"/>
      <w:r>
        <w:t>Hemorragia Subaracnoidea (HSA)</w:t>
      </w:r>
      <w:bookmarkEnd w:id="6"/>
      <w:r>
        <w:t xml:space="preserve"> </w:t>
      </w:r>
    </w:p>
    <w:p w:rsidR="00F308D9" w:rsidRDefault="00F308D9" w:rsidP="00262716">
      <w:pPr>
        <w:jc w:val="both"/>
      </w:pPr>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 xml:space="preserve">La mayoría de las HSA son de </w:t>
      </w:r>
      <w:r w:rsidR="006335B0">
        <w:t>origen traumático</w:t>
      </w:r>
      <w:r>
        <w:t xml:space="preserve"> y dentro de las causas espontáneas no traumáticas, la ruptura de aneurismas es la más frecuente</w:t>
      </w:r>
      <w:r w:rsidR="006335B0">
        <w:t xml:space="preserve"> </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6B1D17" w:rsidRDefault="00F308D9" w:rsidP="00262716">
      <w:pPr>
        <w:jc w:val="both"/>
      </w:pPr>
      <w:r>
        <w:lastRenderedPageBreak/>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Kernig y Brudzinski. Existen unas escalas de clasificación clínica de la HSA, como la escala de Hunt y Hess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rsidR="001869F0" w:rsidRPr="001869F0">
        <w:t xml:space="preserve"> </w:t>
      </w:r>
      <w:r>
        <w:t>.</w:t>
      </w:r>
    </w:p>
    <w:p w:rsidR="009A0CDA" w:rsidRDefault="007F1100" w:rsidP="009A0CDA">
      <w:pPr>
        <w:pStyle w:val="Epgrafe"/>
        <w:keepNext/>
        <w:jc w:val="center"/>
      </w:pPr>
      <w:bookmarkStart w:id="7" w:name="_Toc516069710"/>
      <w:r>
        <w:rPr>
          <w:noProof/>
          <w:lang w:eastAsia="es-ES"/>
        </w:rPr>
        <mc:AlternateContent>
          <mc:Choice Requires="wps">
            <w:drawing>
              <wp:anchor distT="0" distB="0" distL="114300" distR="114300" simplePos="0" relativeHeight="251693056" behindDoc="0" locked="0" layoutInCell="1" allowOverlap="1">
                <wp:simplePos x="0" y="0"/>
                <wp:positionH relativeFrom="column">
                  <wp:posOffset>655320</wp:posOffset>
                </wp:positionH>
                <wp:positionV relativeFrom="paragraph">
                  <wp:posOffset>2211705</wp:posOffset>
                </wp:positionV>
                <wp:extent cx="3924300" cy="314325"/>
                <wp:effectExtent l="3810" t="0" r="0" b="0"/>
                <wp:wrapNone/>
                <wp:docPr id="3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0949A0">
                            <w:pPr>
                              <w:pStyle w:val="Epgrafe"/>
                              <w:jc w:val="center"/>
                            </w:pPr>
                            <w:bookmarkStart w:id="8" w:name="_Toc516069711"/>
                            <w:r>
                              <w:t>Tabla 1. Clasificación de Hunt y Hess</w:t>
                            </w:r>
                            <w:bookmarkEnd w:id="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51.6pt;margin-top:174.15pt;width:309pt;height:24.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KqLtgIAAL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" filled="f" stroked="f">
                <v:textbox>
                  <w:txbxContent>
                    <w:p w:rsidR="00F57F53" w:rsidRDefault="00F57F53" w:rsidP="000949A0">
                      <w:pPr>
                        <w:pStyle w:val="Epgrafe"/>
                        <w:jc w:val="center"/>
                      </w:pPr>
                      <w:bookmarkStart w:id="9" w:name="_Toc516069711"/>
                      <w:r>
                        <w:t>Tabla 1. Clasificación de Hunt y Hess</w:t>
                      </w:r>
                      <w:bookmarkEnd w:id="9"/>
                    </w:p>
                  </w:txbxContent>
                </v:textbox>
              </v:shape>
            </w:pict>
          </mc:Fallback>
        </mc:AlternateContent>
      </w:r>
      <w:r w:rsidR="009A0CDA">
        <w:rPr>
          <w:noProof/>
          <w:lang w:eastAsia="es-ES"/>
        </w:rPr>
        <w:drawing>
          <wp:inline distT="0" distB="0" distL="0" distR="0" wp14:anchorId="05147576" wp14:editId="7CEAF4F3">
            <wp:extent cx="4333875" cy="23336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333875" cy="2333625"/>
                    </a:xfrm>
                    <a:prstGeom prst="rect">
                      <a:avLst/>
                    </a:prstGeom>
                  </pic:spPr>
                </pic:pic>
              </a:graphicData>
            </a:graphic>
          </wp:inline>
        </w:drawing>
      </w:r>
      <w:bookmarkEnd w:id="7"/>
    </w:p>
    <w:p w:rsidR="00B1651B" w:rsidRDefault="00B1651B" w:rsidP="00C068DF">
      <w:pPr>
        <w:jc w:val="both"/>
      </w:pPr>
    </w:p>
    <w:p w:rsidR="00DD169A" w:rsidRDefault="009A0CDA" w:rsidP="00C068DF">
      <w:pPr>
        <w:jc w:val="both"/>
      </w:pPr>
      <w:r>
        <w:t>E</w:t>
      </w:r>
      <w:r w:rsidR="00F308D9">
        <w:t>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rsidR="00F308D9">
        <w:t>Sólo el 10 % fallece en la primera hemorragia, produciéndose la mayoría de los exitus por resangrado o por vasoespasmo. Hasta un 20% de los pacientes pueden quedar con algú</w:t>
      </w:r>
      <w:r w:rsidR="00456E63">
        <w:t>n tipo de secuela, sobre todo</w:t>
      </w:r>
      <w:r w:rsidR="00F308D9">
        <w:t xml:space="preserve"> pacientes ancianos</w:t>
      </w:r>
      <w:r w:rsidR="00DB6F50">
        <w:t xml:space="preserve"> </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262716">
      <w:pPr>
        <w:jc w:val="both"/>
      </w:pPr>
      <w:r>
        <w:t>Las principales complicaciones de las HSA son:</w:t>
      </w:r>
    </w:p>
    <w:p w:rsidR="00F308D9" w:rsidRDefault="00F308D9" w:rsidP="00DD169A">
      <w:pPr>
        <w:pStyle w:val="Prrafodelista"/>
        <w:numPr>
          <w:ilvl w:val="0"/>
          <w:numId w:val="1"/>
        </w:numPr>
        <w:jc w:val="both"/>
      </w:pPr>
      <w:r w:rsidRPr="00262716">
        <w:rPr>
          <w:b/>
        </w:rPr>
        <w:lastRenderedPageBreak/>
        <w:t>Resangrado</w:t>
      </w:r>
      <w:r>
        <w:t>: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DD169A">
      <w:pPr>
        <w:pStyle w:val="Prrafodelista"/>
        <w:numPr>
          <w:ilvl w:val="0"/>
          <w:numId w:val="1"/>
        </w:numPr>
        <w:jc w:val="both"/>
      </w:pPr>
      <w:r w:rsidRPr="00262716">
        <w:rPr>
          <w:b/>
        </w:rPr>
        <w:t>Vasoespasmo</w:t>
      </w:r>
      <w:r>
        <w:t>: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DD169A">
      <w:pPr>
        <w:pStyle w:val="Prrafodelista"/>
        <w:numPr>
          <w:ilvl w:val="0"/>
          <w:numId w:val="1"/>
        </w:numPr>
        <w:jc w:val="both"/>
      </w:pPr>
      <w:r w:rsidRPr="00262716">
        <w:rPr>
          <w:b/>
        </w:rPr>
        <w:t>Hidrocefalia</w:t>
      </w:r>
      <w:r>
        <w:t>: hasta en un 20% de los casos. Es una hidrocefalia no obstructiva normotensa. Tiene su origen en la alteración de la circulación del líquido cefalorraquídeo por la presencia de sangre.</w:t>
      </w:r>
    </w:p>
    <w:p w:rsidR="00F308D9" w:rsidRDefault="00F308D9" w:rsidP="00DD169A">
      <w:pPr>
        <w:pStyle w:val="Prrafodelista"/>
        <w:numPr>
          <w:ilvl w:val="0"/>
          <w:numId w:val="1"/>
        </w:numPr>
        <w:jc w:val="both"/>
      </w:pPr>
      <w:r w:rsidRPr="00262716">
        <w:rPr>
          <w:b/>
        </w:rPr>
        <w:t>Crisis comiciales</w:t>
      </w:r>
      <w:r w:rsidR="009D565B">
        <w:t>.</w:t>
      </w:r>
    </w:p>
    <w:p w:rsidR="00F308D9" w:rsidRDefault="00F308D9" w:rsidP="00DD169A">
      <w:pPr>
        <w:pStyle w:val="Prrafodelista"/>
        <w:numPr>
          <w:ilvl w:val="0"/>
          <w:numId w:val="1"/>
        </w:numPr>
        <w:spacing w:after="0"/>
        <w:jc w:val="both"/>
      </w:pPr>
      <w:r w:rsidRPr="00262716">
        <w:rPr>
          <w:b/>
        </w:rPr>
        <w:t>Hiponatremia</w:t>
      </w:r>
      <w:r>
        <w:t>: Presente  en el 30% de los pacientes. Favorece el edema cerebral y el vasoespasmo. Es consecuencia de alteraciones de la regulación del volumen intravascular.</w:t>
      </w:r>
    </w:p>
    <w:p w:rsidR="00F308D9" w:rsidRDefault="00F308D9" w:rsidP="00262716">
      <w:pPr>
        <w:pStyle w:val="Ttulo3"/>
        <w:numPr>
          <w:ilvl w:val="2"/>
          <w:numId w:val="0"/>
        </w:numPr>
        <w:spacing w:before="0" w:line="360" w:lineRule="auto"/>
        <w:ind w:left="720" w:hanging="720"/>
        <w:jc w:val="both"/>
      </w:pPr>
      <w:bookmarkStart w:id="10" w:name="_Toc516070232"/>
      <w:r>
        <w:lastRenderedPageBreak/>
        <w:t>Factores pronósticos y factores de riesgo de ruptura aneurismática</w:t>
      </w:r>
      <w:bookmarkEnd w:id="10"/>
    </w:p>
    <w:p w:rsidR="00F308D9" w:rsidRDefault="00F308D9" w:rsidP="00376711">
      <w:pPr>
        <w:pStyle w:val="Ttulo4"/>
      </w:pPr>
      <w:r>
        <w:t>Fact</w:t>
      </w:r>
      <w:r w:rsidR="002F717A">
        <w:t>ores dependientes del aneurisma</w:t>
      </w:r>
    </w:p>
    <w:p w:rsidR="00F308D9" w:rsidRDefault="00F308D9" w:rsidP="00262716">
      <w:pPr>
        <w:pStyle w:val="Prrafodelista"/>
        <w:numPr>
          <w:ilvl w:val="0"/>
          <w:numId w:val="2"/>
        </w:numPr>
        <w:jc w:val="both"/>
      </w:pPr>
      <w:r w:rsidRPr="00376711">
        <w:rPr>
          <w:b/>
        </w:rPr>
        <w:t>Tamaño</w:t>
      </w:r>
      <w:r>
        <w:t xml:space="preserve">: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9F7D3B" w:rsidRPr="009F7D3B">
        <w:rPr>
          <w:rFonts w:ascii="Calibri Light" w:hAnsi="Calibri Light" w:cs="Calibri Light"/>
        </w:rPr>
        <w:t>(3,4)</w:t>
      </w:r>
      <w:r>
        <w:fldChar w:fldCharType="end"/>
      </w:r>
      <w:r>
        <w:t>.</w:t>
      </w:r>
    </w:p>
    <w:p w:rsidR="00F308D9" w:rsidRDefault="00F308D9" w:rsidP="00DB6F50">
      <w:pPr>
        <w:pStyle w:val="Prrafodelista"/>
        <w:numPr>
          <w:ilvl w:val="0"/>
          <w:numId w:val="2"/>
        </w:numPr>
        <w:jc w:val="both"/>
      </w:pPr>
      <w:r w:rsidRPr="00376711">
        <w:rPr>
          <w:b/>
        </w:rPr>
        <w:t>Localización</w:t>
      </w:r>
      <w:r>
        <w:t xml:space="preserve">: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3,5)</w:t>
      </w:r>
      <w:r>
        <w:fldChar w:fldCharType="end"/>
      </w:r>
      <w:r>
        <w:t>.</w:t>
      </w:r>
    </w:p>
    <w:p w:rsidR="00F308D9" w:rsidRDefault="00F308D9" w:rsidP="00DB6F50">
      <w:pPr>
        <w:pStyle w:val="Prrafodelista"/>
        <w:numPr>
          <w:ilvl w:val="0"/>
          <w:numId w:val="2"/>
        </w:numPr>
        <w:jc w:val="both"/>
      </w:pPr>
      <w:r w:rsidRPr="00376711">
        <w:rPr>
          <w:b/>
        </w:rPr>
        <w:t>Morfología</w:t>
      </w:r>
      <w:r>
        <w:t xml:space="preserve">: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9F7D3B" w:rsidRPr="009F7D3B">
        <w:rPr>
          <w:rFonts w:ascii="Calibri Light" w:hAnsi="Calibri Light" w:cs="Calibri Light"/>
        </w:rPr>
        <w:t>(3,6)</w:t>
      </w:r>
      <w:r>
        <w:fldChar w:fldCharType="end"/>
      </w:r>
      <w:r>
        <w:t>.</w:t>
      </w:r>
    </w:p>
    <w:p w:rsidR="00F308D9" w:rsidRDefault="00F308D9" w:rsidP="00636BF4">
      <w:pPr>
        <w:pStyle w:val="Prrafodelista"/>
        <w:numPr>
          <w:ilvl w:val="0"/>
          <w:numId w:val="2"/>
        </w:numPr>
        <w:jc w:val="both"/>
      </w:pPr>
      <w:r w:rsidRPr="00376711">
        <w:rPr>
          <w:b/>
        </w:rPr>
        <w:t>Crecimiento</w:t>
      </w:r>
      <w:r>
        <w:t>: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636BF4">
      <w:pPr>
        <w:pStyle w:val="Prrafodelista"/>
        <w:numPr>
          <w:ilvl w:val="0"/>
          <w:numId w:val="2"/>
        </w:numPr>
        <w:jc w:val="both"/>
      </w:pPr>
      <w:r w:rsidRPr="00376711">
        <w:rPr>
          <w:b/>
        </w:rPr>
        <w:t>Número de aneurismas</w:t>
      </w:r>
      <w:r>
        <w:t>: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9F7D3B" w:rsidRPr="009F7D3B">
        <w:rPr>
          <w:rFonts w:ascii="Calibri Light" w:hAnsi="Calibri Light" w:cs="Calibri Light"/>
        </w:rPr>
        <w:t>(7)</w:t>
      </w:r>
      <w:r w:rsidR="005C33BF">
        <w:fldChar w:fldCharType="end"/>
      </w:r>
      <w:r w:rsidR="005C33BF">
        <w:t>.</w:t>
      </w:r>
    </w:p>
    <w:p w:rsidR="00F308D9" w:rsidRDefault="00376711" w:rsidP="00376711">
      <w:pPr>
        <w:pStyle w:val="Ttulo4"/>
      </w:pPr>
      <w:r>
        <w:t>Ca</w:t>
      </w:r>
      <w:r w:rsidR="00F308D9">
        <w:t>racter</w:t>
      </w:r>
      <w:r>
        <w:t>ísticas del paciente</w:t>
      </w:r>
    </w:p>
    <w:p w:rsidR="00F308D9" w:rsidRDefault="00F308D9" w:rsidP="00376711">
      <w:pPr>
        <w:pStyle w:val="Prrafodelista"/>
        <w:numPr>
          <w:ilvl w:val="0"/>
          <w:numId w:val="2"/>
        </w:numPr>
        <w:jc w:val="both"/>
      </w:pPr>
      <w:r w:rsidRPr="00376711">
        <w:rPr>
          <w:b/>
        </w:rPr>
        <w:t>Edad</w:t>
      </w:r>
      <w:r>
        <w:t xml:space="preserve">: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9F7D3B" w:rsidRPr="009F7D3B">
        <w:rPr>
          <w:rFonts w:ascii="Calibri Light" w:hAnsi="Calibri Light" w:cs="Calibri Light"/>
        </w:rPr>
        <w:t>(4,8)</w:t>
      </w:r>
      <w:r>
        <w:fldChar w:fldCharType="end"/>
      </w:r>
      <w:r>
        <w:t xml:space="preserve">. </w:t>
      </w:r>
    </w:p>
    <w:p w:rsidR="00F308D9" w:rsidRDefault="00F308D9" w:rsidP="00376711">
      <w:pPr>
        <w:pStyle w:val="Prrafodelista"/>
        <w:numPr>
          <w:ilvl w:val="0"/>
          <w:numId w:val="2"/>
        </w:numPr>
        <w:jc w:val="both"/>
      </w:pPr>
      <w:r w:rsidRPr="00376711">
        <w:rPr>
          <w:b/>
        </w:rPr>
        <w:lastRenderedPageBreak/>
        <w:t>Sexo</w:t>
      </w:r>
      <w:r>
        <w:t>: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376711">
      <w:pPr>
        <w:pStyle w:val="Prrafodelista"/>
        <w:numPr>
          <w:ilvl w:val="0"/>
          <w:numId w:val="2"/>
        </w:numPr>
        <w:jc w:val="both"/>
      </w:pPr>
      <w:r w:rsidRPr="00376711">
        <w:rPr>
          <w:b/>
        </w:rPr>
        <w:t>Historia previa de HSA</w:t>
      </w:r>
      <w:r>
        <w:t xml:space="preserve">: han de valorarse de manera distinta los pacientes </w:t>
      </w:r>
      <w:r w:rsidR="00860908">
        <w:t xml:space="preserve">que carecen de </w:t>
      </w:r>
      <w:r w:rsidR="00376711">
        <w:t xml:space="preserve">historia de HSA y los que </w:t>
      </w:r>
      <w:r>
        <w:t xml:space="preserve">la tienen, puesto que se ha demostrado que el comportamiento de los aneurismas es </w:t>
      </w:r>
      <w:r w:rsidR="00376711">
        <w:t>diferente. Para un mismo tamaño</w:t>
      </w:r>
      <w:r>
        <w:t xml:space="preserve"> el riesgo de ruptura en pacientes con historia de HSA y pacientes sin ella</w:t>
      </w:r>
      <w:r w:rsidR="00670F15">
        <w:t xml:space="preserve"> para un diámetro aneurismático inferior a 10mm</w:t>
      </w:r>
      <w:r>
        <w:t xml:space="preserve">, el riesgo de ruptura es 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5)</w:t>
      </w:r>
      <w:r>
        <w:fldChar w:fldCharType="end"/>
      </w:r>
      <w:r>
        <w:t xml:space="preserve">. </w:t>
      </w:r>
    </w:p>
    <w:p w:rsidR="00F308D9" w:rsidRDefault="00F308D9" w:rsidP="00376711">
      <w:pPr>
        <w:pStyle w:val="Prrafodelista"/>
        <w:numPr>
          <w:ilvl w:val="0"/>
          <w:numId w:val="2"/>
        </w:numPr>
        <w:jc w:val="both"/>
      </w:pPr>
      <w:r w:rsidRPr="00376711">
        <w:rPr>
          <w:b/>
        </w:rPr>
        <w:t>Antecedentes familiares</w:t>
      </w:r>
      <w:r>
        <w:t>: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Default="00F308D9" w:rsidP="00376711">
      <w:pPr>
        <w:pStyle w:val="Prrafodelista"/>
        <w:numPr>
          <w:ilvl w:val="0"/>
          <w:numId w:val="2"/>
        </w:numPr>
        <w:jc w:val="both"/>
      </w:pPr>
      <w:r w:rsidRPr="00376711">
        <w:rPr>
          <w:b/>
        </w:rPr>
        <w:t>Comorbilidad</w:t>
      </w:r>
      <w:r>
        <w:t xml:space="preserve">: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B03FBF" w:rsidRPr="00EC37D1" w:rsidRDefault="00F308D9" w:rsidP="00B03FBF">
      <w:pPr>
        <w:pStyle w:val="Prrafodelista"/>
        <w:numPr>
          <w:ilvl w:val="0"/>
          <w:numId w:val="2"/>
        </w:numPr>
        <w:spacing w:after="0"/>
        <w:jc w:val="both"/>
        <w:rPr>
          <w:rFonts w:ascii="Calibri Light" w:hAnsi="Calibri Light"/>
        </w:rPr>
      </w:pPr>
      <w:r w:rsidRPr="00376711">
        <w:rPr>
          <w:b/>
        </w:rPr>
        <w:t>Hábitos tóxicos</w:t>
      </w:r>
      <w:r>
        <w:t>: el consumo de tabaco</w:t>
      </w:r>
      <w:r w:rsidR="00255E6E">
        <w:t xml:space="preserve"> y alcohol</w:t>
      </w:r>
      <w:r>
        <w:t xml:space="preserve"> implica peor pronóstico de la enfermedad</w:t>
      </w:r>
      <w:r w:rsidR="00860908">
        <w:t xml:space="preserve"> </w:t>
      </w:r>
      <w:r w:rsidR="00376711">
        <w:t>por lo que es recomendabl</w:t>
      </w:r>
      <w:r w:rsidR="002F717A">
        <w:t>e el abandono de dichos hábitos</w:t>
      </w:r>
      <w:r w:rsidR="00376711">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9A0CDA" w:rsidRDefault="00B03FBF" w:rsidP="009A0CDA">
      <w:pPr>
        <w:keepNext/>
        <w:spacing w:after="0"/>
        <w:jc w:val="center"/>
      </w:pPr>
      <w:r>
        <w:rPr>
          <w:rFonts w:ascii="Calibri Light" w:hAnsi="Calibri Light"/>
          <w:noProof/>
          <w:lang w:eastAsia="es-ES"/>
        </w:rPr>
        <w:drawing>
          <wp:inline distT="0" distB="0" distL="0" distR="0" wp14:anchorId="5CC3FA3F" wp14:editId="65643959">
            <wp:extent cx="3833300" cy="2636659"/>
            <wp:effectExtent l="0" t="0" r="0" b="0"/>
            <wp:docPr id="3" name="Imagen 3" descr="D:\Carpetas personales\Escritorio\57ab87e879c0b5c1668fe44dde4cc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arpetas personales\Escritorio\57ab87e879c0b5c1668fe44dde4cc257.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34189" cy="2637270"/>
                    </a:xfrm>
                    <a:prstGeom prst="rect">
                      <a:avLst/>
                    </a:prstGeom>
                    <a:noFill/>
                    <a:ln>
                      <a:noFill/>
                    </a:ln>
                  </pic:spPr>
                </pic:pic>
              </a:graphicData>
            </a:graphic>
          </wp:inline>
        </w:drawing>
      </w:r>
    </w:p>
    <w:p w:rsidR="00B03FBF" w:rsidRPr="00B03FBF" w:rsidRDefault="00BB5A82" w:rsidP="009A0CDA">
      <w:pPr>
        <w:pStyle w:val="Epgrafe"/>
        <w:jc w:val="center"/>
        <w:rPr>
          <w:rFonts w:ascii="Calibri Light" w:hAnsi="Calibri Light"/>
        </w:rPr>
      </w:pPr>
      <w:bookmarkStart w:id="11" w:name="_Toc516069712"/>
      <w:r>
        <w:t>Figura</w:t>
      </w:r>
      <w:r w:rsidR="009A0CDA">
        <w:t xml:space="preserve"> </w:t>
      </w:r>
      <w:fldSimple w:instr=" SEQ Ilustración \* ARABIC ">
        <w:r w:rsidR="009A0CDA">
          <w:rPr>
            <w:noProof/>
          </w:rPr>
          <w:t>1</w:t>
        </w:r>
      </w:fldSimple>
      <w:r w:rsidR="009A0CDA">
        <w:t>. Polígono de Willis</w:t>
      </w:r>
      <w:bookmarkEnd w:id="11"/>
    </w:p>
    <w:p w:rsidR="00F308D9" w:rsidRDefault="00F308D9" w:rsidP="00DD169A">
      <w:pPr>
        <w:pStyle w:val="Ttulo2"/>
        <w:numPr>
          <w:ilvl w:val="1"/>
          <w:numId w:val="0"/>
        </w:numPr>
        <w:spacing w:before="0" w:line="360" w:lineRule="auto"/>
        <w:ind w:left="576" w:hanging="576"/>
        <w:jc w:val="both"/>
      </w:pPr>
      <w:bookmarkStart w:id="12" w:name="_Toc516070233"/>
      <w:r>
        <w:lastRenderedPageBreak/>
        <w:t>Tratamiento de los aneurismas incidentales</w:t>
      </w:r>
      <w:bookmarkEnd w:id="12"/>
    </w:p>
    <w:p w:rsidR="00DD169A" w:rsidRDefault="00F308D9" w:rsidP="00DD169A">
      <w:pPr>
        <w:spacing w:after="0"/>
        <w:jc w:val="both"/>
      </w:pPr>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DD169A">
      <w:pPr>
        <w:pStyle w:val="Ttulo3"/>
        <w:spacing w:before="0" w:line="360" w:lineRule="auto"/>
      </w:pPr>
      <w:bookmarkStart w:id="13" w:name="_Toc516070234"/>
      <w:r>
        <w:t>Tratamiento quirúrgico</w:t>
      </w:r>
      <w:bookmarkEnd w:id="13"/>
    </w:p>
    <w:p w:rsidR="00731971" w:rsidRPr="00731971" w:rsidRDefault="00731971" w:rsidP="00376711">
      <w:pPr>
        <w:pStyle w:val="Prrafodelista"/>
        <w:numPr>
          <w:ilvl w:val="0"/>
          <w:numId w:val="16"/>
        </w:numPr>
        <w:jc w:val="both"/>
      </w:pPr>
      <w:r w:rsidRPr="00095993">
        <w:t>Técnica</w:t>
      </w:r>
      <w:r w:rsidRPr="00376711">
        <w:t>:</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DD169A">
      <w:pPr>
        <w:jc w:val="both"/>
      </w:pPr>
      <w:r>
        <w:t>Es una técnica muy eficiente, viéndose en la literatura que alcanza la oclusión completa del aneurisma hasta en el 91% de los casos.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9F7D3B" w:rsidRPr="009F7D3B">
        <w:rPr>
          <w:rFonts w:ascii="Calibri Light" w:hAnsi="Calibri Light" w:cs="Calibri Light"/>
        </w:rPr>
        <w:t>(3,10)</w:t>
      </w:r>
      <w:r>
        <w:fldChar w:fldCharType="end"/>
      </w:r>
      <w:r w:rsidR="00171FF3">
        <w:t>.</w:t>
      </w:r>
    </w:p>
    <w:p w:rsidR="00F308D9" w:rsidRDefault="00F308D9" w:rsidP="00095993">
      <w:pPr>
        <w:jc w:val="both"/>
      </w:pPr>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w:t>
      </w:r>
      <w:r>
        <w:lastRenderedPageBreak/>
        <w:t>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9F7D3B" w:rsidRPr="009F7D3B">
        <w:rPr>
          <w:rFonts w:ascii="Calibri Light" w:hAnsi="Calibri Light" w:cs="Calibri Light"/>
        </w:rPr>
        <w:t>(4)</w:t>
      </w:r>
      <w:r w:rsidR="005C33BF">
        <w:fldChar w:fldCharType="end"/>
      </w:r>
      <w:r>
        <w:t>.</w:t>
      </w:r>
    </w:p>
    <w:p w:rsidR="00731971" w:rsidRPr="00731971" w:rsidRDefault="00F308D9" w:rsidP="00095993">
      <w:pPr>
        <w:spacing w:after="0"/>
        <w:jc w:val="both"/>
      </w:pPr>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9F7D3B" w:rsidRPr="009F7D3B">
        <w:rPr>
          <w:rFonts w:ascii="Calibri" w:hAnsi="Calibri" w:cs="Calibri"/>
        </w:rPr>
        <w:t>(11)</w:t>
      </w:r>
      <w:r w:rsidR="00731971">
        <w:fldChar w:fldCharType="end"/>
      </w:r>
      <w:r w:rsidR="00731971">
        <w:t>.</w:t>
      </w:r>
    </w:p>
    <w:p w:rsidR="00F308D9" w:rsidRDefault="00F308D9" w:rsidP="00095993">
      <w:pPr>
        <w:pStyle w:val="Ttulo3"/>
        <w:numPr>
          <w:ilvl w:val="2"/>
          <w:numId w:val="0"/>
        </w:numPr>
        <w:spacing w:before="0" w:line="276" w:lineRule="auto"/>
        <w:ind w:left="720" w:hanging="720"/>
        <w:jc w:val="both"/>
      </w:pPr>
      <w:bookmarkStart w:id="14" w:name="_Toc516070235"/>
      <w:r>
        <w:t>Tratamiento endovascular</w:t>
      </w:r>
      <w:bookmarkEnd w:id="14"/>
    </w:p>
    <w:p w:rsidR="00EC7595" w:rsidRDefault="00731971" w:rsidP="00095993">
      <w:pPr>
        <w:pStyle w:val="Prrafodelista"/>
        <w:numPr>
          <w:ilvl w:val="0"/>
          <w:numId w:val="16"/>
        </w:numPr>
        <w:spacing w:before="240"/>
        <w:jc w:val="both"/>
      </w:pPr>
      <w:r w:rsidRPr="00095993">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095993">
      <w:pPr>
        <w:jc w:val="both"/>
      </w:pPr>
      <w:r>
        <w:lastRenderedPageBreak/>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095993">
      <w:pPr>
        <w:jc w:val="both"/>
      </w:pPr>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9F7D3B" w:rsidRPr="009F7D3B">
        <w:rPr>
          <w:rFonts w:ascii="Calibri Light" w:hAnsi="Calibri Light" w:cs="Calibri Light"/>
        </w:rPr>
        <w:t>(9,12)</w:t>
      </w:r>
      <w:r>
        <w:fldChar w:fldCharType="end"/>
      </w:r>
      <w:r>
        <w:t xml:space="preserve">. </w:t>
      </w:r>
    </w:p>
    <w:p w:rsidR="008443CD" w:rsidRDefault="00D26449" w:rsidP="00095993">
      <w:pPr>
        <w:jc w:val="both"/>
      </w:pPr>
      <w:r>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w:t>
      </w:r>
      <w:r w:rsidR="00B3165D">
        <w:lastRenderedPageBreak/>
        <w:t>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9F7D3B" w:rsidRPr="009F7D3B">
        <w:rPr>
          <w:rFonts w:ascii="Calibri" w:hAnsi="Calibri" w:cs="Calibri"/>
        </w:rPr>
        <w:t>(13,14)</w:t>
      </w:r>
      <w:r w:rsidR="00C20DA7">
        <w:fldChar w:fldCharType="end"/>
      </w:r>
      <w:r w:rsidR="00C20DA7">
        <w:t>.</w:t>
      </w:r>
    </w:p>
    <w:p w:rsidR="007C53E5" w:rsidRDefault="007C53E5" w:rsidP="00D0631D">
      <w:pPr>
        <w:pStyle w:val="Ttulo1"/>
        <w:spacing w:before="0" w:after="240" w:line="276" w:lineRule="auto"/>
        <w:jc w:val="both"/>
      </w:pPr>
      <w:bookmarkStart w:id="15" w:name="_Toc516070236"/>
      <w:r>
        <w:t>Justificación del Proyecto</w:t>
      </w:r>
      <w:bookmarkEnd w:id="15"/>
    </w:p>
    <w:p w:rsidR="009B4055" w:rsidRPr="0054730A" w:rsidRDefault="009B4055" w:rsidP="00DD169A">
      <w:pPr>
        <w:jc w:val="both"/>
      </w:pPr>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D0631D">
      <w:pPr>
        <w:pStyle w:val="Ttulo1"/>
        <w:spacing w:before="0" w:line="360" w:lineRule="auto"/>
        <w:jc w:val="both"/>
      </w:pPr>
      <w:bookmarkStart w:id="16" w:name="_Toc516070237"/>
      <w:r>
        <w:t>Objetivos</w:t>
      </w:r>
      <w:bookmarkEnd w:id="16"/>
    </w:p>
    <w:p w:rsidR="009F3E84" w:rsidRDefault="00B33078" w:rsidP="00DD169A">
      <w:pPr>
        <w:pStyle w:val="Prrafodelista"/>
        <w:numPr>
          <w:ilvl w:val="0"/>
          <w:numId w:val="3"/>
        </w:numPr>
        <w:jc w:val="both"/>
      </w:pPr>
      <w:r>
        <w:t>Analizar las características epidemiológicas, clínicas y radiológicas de los aneurismas incidentales sometidos a tratamiento endovascular</w:t>
      </w:r>
      <w:r w:rsidR="001A776F">
        <w:t>.</w:t>
      </w:r>
    </w:p>
    <w:p w:rsidR="009F3E84" w:rsidRDefault="00B33078" w:rsidP="00DD169A">
      <w:pPr>
        <w:pStyle w:val="Prrafodelista"/>
        <w:numPr>
          <w:ilvl w:val="0"/>
          <w:numId w:val="3"/>
        </w:numPr>
        <w:jc w:val="both"/>
      </w:pPr>
      <w:r>
        <w:t>Analizar las complicaciones de</w:t>
      </w:r>
      <w:r w:rsidR="001A776F">
        <w:t xml:space="preserve">l tratamiento endovascular de </w:t>
      </w:r>
      <w:r>
        <w:t>30 casos de aneurismas incidentales</w:t>
      </w:r>
      <w:r w:rsidR="001A776F">
        <w:t>.</w:t>
      </w:r>
    </w:p>
    <w:p w:rsidR="00B33078" w:rsidRPr="00844702" w:rsidRDefault="001A776F" w:rsidP="00DD169A">
      <w:pPr>
        <w:pStyle w:val="Prrafodelista"/>
        <w:numPr>
          <w:ilvl w:val="0"/>
          <w:numId w:val="3"/>
        </w:numPr>
        <w:shd w:val="clear" w:color="auto" w:fill="FFFFFF"/>
        <w:spacing w:after="0" w:line="240" w:lineRule="auto"/>
        <w:jc w:val="both"/>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D0631D">
      <w:pPr>
        <w:pStyle w:val="Ttulo1"/>
        <w:spacing w:line="360" w:lineRule="auto"/>
        <w:jc w:val="both"/>
      </w:pPr>
      <w:bookmarkStart w:id="17" w:name="_Toc516070238"/>
      <w:r>
        <w:lastRenderedPageBreak/>
        <w:t>Material y métodos</w:t>
      </w:r>
      <w:bookmarkEnd w:id="17"/>
    </w:p>
    <w:p w:rsidR="003E1DC9" w:rsidRPr="00284A8E" w:rsidRDefault="003E1DC9" w:rsidP="00DD169A">
      <w:pPr>
        <w:jc w:val="both"/>
      </w:pPr>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D0631D">
      <w:pPr>
        <w:spacing w:after="0"/>
        <w:jc w:val="both"/>
      </w:pPr>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w:t>
      </w:r>
      <w:r w:rsidRPr="002F717A">
        <w:t>ovascular</w:t>
      </w:r>
      <w:r w:rsidR="00F632EC" w:rsidRPr="002F717A">
        <w:t>, diagnosticados</w:t>
      </w:r>
      <w:r w:rsidRPr="002F717A">
        <w:t xml:space="preserve"> entre el 1 de Enero de 2016 y 31 de Diciembre de 2017</w:t>
      </w:r>
      <w:r w:rsidR="00F632EC" w:rsidRPr="002F717A">
        <w:t>.</w:t>
      </w:r>
    </w:p>
    <w:p w:rsidR="00F632EC" w:rsidRDefault="00F632EC" w:rsidP="00D0631D">
      <w:pPr>
        <w:pStyle w:val="Ttulo2"/>
        <w:spacing w:before="0" w:line="360" w:lineRule="auto"/>
        <w:jc w:val="both"/>
      </w:pPr>
      <w:bookmarkStart w:id="18" w:name="_Toc516070239"/>
      <w:r>
        <w:t>Criterios de inclusión</w:t>
      </w:r>
      <w:bookmarkEnd w:id="18"/>
    </w:p>
    <w:p w:rsidR="00F632EC" w:rsidRDefault="00F632EC" w:rsidP="00DD169A">
      <w:pPr>
        <w:pStyle w:val="Prrafodelista"/>
        <w:numPr>
          <w:ilvl w:val="0"/>
          <w:numId w:val="2"/>
        </w:numPr>
        <w:jc w:val="both"/>
      </w:pPr>
      <w:r>
        <w:t>Pacientes mayores de 18 años.</w:t>
      </w:r>
    </w:p>
    <w:p w:rsidR="00F632EC" w:rsidRDefault="00F632EC" w:rsidP="00DD169A">
      <w:pPr>
        <w:pStyle w:val="Prrafodelista"/>
        <w:numPr>
          <w:ilvl w:val="0"/>
          <w:numId w:val="2"/>
        </w:numPr>
        <w:jc w:val="both"/>
      </w:pPr>
      <w:r>
        <w:t>Pacientes con aneurismas incidentales intracraneales no rotos.</w:t>
      </w:r>
    </w:p>
    <w:p w:rsidR="00F632EC" w:rsidRDefault="00F632EC" w:rsidP="00D0631D">
      <w:pPr>
        <w:pStyle w:val="Prrafodelista"/>
        <w:numPr>
          <w:ilvl w:val="0"/>
          <w:numId w:val="2"/>
        </w:numPr>
        <w:spacing w:after="0"/>
        <w:jc w:val="both"/>
      </w:pPr>
      <w:r>
        <w:t>Pacientes tratados mediante TEV.</w:t>
      </w:r>
    </w:p>
    <w:p w:rsidR="00255E6E" w:rsidRDefault="00F632EC" w:rsidP="00D0631D">
      <w:pPr>
        <w:pStyle w:val="Ttulo2"/>
        <w:spacing w:before="0" w:line="360" w:lineRule="auto"/>
        <w:jc w:val="both"/>
      </w:pPr>
      <w:bookmarkStart w:id="19" w:name="_Toc516070240"/>
      <w:r>
        <w:t>Datos recogidos</w:t>
      </w:r>
      <w:bookmarkEnd w:id="19"/>
    </w:p>
    <w:p w:rsidR="00255E6E" w:rsidRDefault="00255E6E" w:rsidP="00DD169A">
      <w:pPr>
        <w:pStyle w:val="Prrafodelista"/>
        <w:numPr>
          <w:ilvl w:val="0"/>
          <w:numId w:val="2"/>
        </w:numPr>
        <w:jc w:val="both"/>
      </w:pPr>
      <w:r>
        <w:t>Edad al diagnóstico.</w:t>
      </w:r>
    </w:p>
    <w:p w:rsidR="00255E6E" w:rsidRDefault="00255E6E" w:rsidP="00DD169A">
      <w:pPr>
        <w:pStyle w:val="Prrafodelista"/>
        <w:numPr>
          <w:ilvl w:val="0"/>
          <w:numId w:val="2"/>
        </w:numPr>
        <w:jc w:val="both"/>
      </w:pPr>
      <w:r>
        <w:t>Sexo.</w:t>
      </w:r>
    </w:p>
    <w:p w:rsidR="00255E6E" w:rsidRDefault="00255E6E" w:rsidP="00DD169A">
      <w:pPr>
        <w:pStyle w:val="Prrafodelista"/>
        <w:numPr>
          <w:ilvl w:val="0"/>
          <w:numId w:val="2"/>
        </w:numPr>
        <w:jc w:val="both"/>
      </w:pPr>
      <w:r>
        <w:t>Tamaño del aneurisma.</w:t>
      </w:r>
    </w:p>
    <w:p w:rsidR="00255E6E" w:rsidRDefault="00255E6E" w:rsidP="00DD169A">
      <w:pPr>
        <w:pStyle w:val="Prrafodelista"/>
        <w:numPr>
          <w:ilvl w:val="0"/>
          <w:numId w:val="2"/>
        </w:numPr>
        <w:jc w:val="both"/>
      </w:pPr>
      <w:r>
        <w:t>Morfología del aneurisma.</w:t>
      </w:r>
    </w:p>
    <w:p w:rsidR="00255E6E" w:rsidRDefault="00255E6E" w:rsidP="00DD169A">
      <w:pPr>
        <w:pStyle w:val="Prrafodelista"/>
        <w:numPr>
          <w:ilvl w:val="0"/>
          <w:numId w:val="2"/>
        </w:numPr>
        <w:jc w:val="both"/>
      </w:pPr>
      <w:r>
        <w:t>Localización del aneurisma.</w:t>
      </w:r>
    </w:p>
    <w:p w:rsidR="00255E6E" w:rsidRDefault="00255E6E" w:rsidP="00DD169A">
      <w:pPr>
        <w:pStyle w:val="Prrafodelista"/>
        <w:numPr>
          <w:ilvl w:val="0"/>
          <w:numId w:val="2"/>
        </w:numPr>
        <w:jc w:val="both"/>
      </w:pPr>
      <w:r>
        <w:t>Historia de HSA.</w:t>
      </w:r>
    </w:p>
    <w:p w:rsidR="00B82C68" w:rsidRDefault="00255E6E" w:rsidP="00DD169A">
      <w:pPr>
        <w:pStyle w:val="Prrafodelista"/>
        <w:numPr>
          <w:ilvl w:val="0"/>
          <w:numId w:val="2"/>
        </w:numPr>
        <w:jc w:val="both"/>
      </w:pPr>
      <w:r>
        <w:t>Comorbilidades</w:t>
      </w:r>
      <w:r w:rsidR="00B82C68">
        <w:t>.</w:t>
      </w:r>
    </w:p>
    <w:p w:rsidR="00255E6E" w:rsidRDefault="00255E6E" w:rsidP="00DD169A">
      <w:pPr>
        <w:pStyle w:val="Prrafodelista"/>
        <w:numPr>
          <w:ilvl w:val="0"/>
          <w:numId w:val="2"/>
        </w:numPr>
        <w:jc w:val="both"/>
      </w:pPr>
      <w:r>
        <w:t>Consumo de tabaco</w:t>
      </w:r>
      <w:r w:rsidR="00844702">
        <w:t>.</w:t>
      </w:r>
    </w:p>
    <w:p w:rsidR="00255E6E" w:rsidRDefault="00255E6E" w:rsidP="00DD169A">
      <w:pPr>
        <w:pStyle w:val="Prrafodelista"/>
        <w:numPr>
          <w:ilvl w:val="0"/>
          <w:numId w:val="2"/>
        </w:numPr>
        <w:jc w:val="both"/>
      </w:pPr>
      <w:r>
        <w:t>Consumo de alcohol</w:t>
      </w:r>
      <w:r w:rsidR="00844702">
        <w:t>.</w:t>
      </w:r>
    </w:p>
    <w:p w:rsidR="00255E6E" w:rsidRDefault="000C7C78" w:rsidP="00DD169A">
      <w:pPr>
        <w:pStyle w:val="Prrafodelista"/>
        <w:numPr>
          <w:ilvl w:val="0"/>
          <w:numId w:val="2"/>
        </w:numPr>
        <w:jc w:val="both"/>
      </w:pPr>
      <w:r>
        <w:t>Motivo o causa que condujo</w:t>
      </w:r>
      <w:r w:rsidR="00255E6E">
        <w:t xml:space="preserve"> </w:t>
      </w:r>
      <w:r>
        <w:t>a</w:t>
      </w:r>
      <w:r w:rsidR="00255E6E">
        <w:t>l diagnóstico</w:t>
      </w:r>
      <w:r w:rsidR="00844702">
        <w:t>.</w:t>
      </w:r>
    </w:p>
    <w:p w:rsidR="00255E6E" w:rsidRDefault="001C0498" w:rsidP="00DD169A">
      <w:pPr>
        <w:pStyle w:val="Prrafodelista"/>
        <w:numPr>
          <w:ilvl w:val="0"/>
          <w:numId w:val="2"/>
        </w:numPr>
        <w:jc w:val="both"/>
      </w:pPr>
      <w:r>
        <w:t>Número de aneurismas.</w:t>
      </w:r>
    </w:p>
    <w:p w:rsidR="001C0498" w:rsidRDefault="009A3F9E" w:rsidP="00DD169A">
      <w:pPr>
        <w:pStyle w:val="Prrafodelista"/>
        <w:numPr>
          <w:ilvl w:val="0"/>
          <w:numId w:val="2"/>
        </w:numPr>
        <w:jc w:val="both"/>
      </w:pPr>
      <w:r>
        <w:lastRenderedPageBreak/>
        <w:t>Material utilizado en la t</w:t>
      </w:r>
      <w:r w:rsidR="00C46346">
        <w:t>écnica endovascular</w:t>
      </w:r>
      <w:r w:rsidR="00C0490A">
        <w:t>: coils vs remodeling con balón</w:t>
      </w:r>
      <w:r w:rsidR="00C0490A">
        <w:rPr>
          <w:rStyle w:val="Refdenotaalpie"/>
        </w:rPr>
        <w:footnoteReference w:id="5"/>
      </w:r>
      <w:r w:rsidR="00C0490A">
        <w:t>.</w:t>
      </w:r>
    </w:p>
    <w:p w:rsidR="001C0498" w:rsidRDefault="001C0498" w:rsidP="00DD169A">
      <w:pPr>
        <w:pStyle w:val="Prrafodelista"/>
        <w:numPr>
          <w:ilvl w:val="0"/>
          <w:numId w:val="2"/>
        </w:numPr>
        <w:jc w:val="both"/>
      </w:pPr>
      <w:r>
        <w:t>Porcentaje de oclusión conseguido.</w:t>
      </w:r>
    </w:p>
    <w:p w:rsidR="001C0498" w:rsidRDefault="001C0498" w:rsidP="00DD169A">
      <w:pPr>
        <w:pStyle w:val="Prrafodelista"/>
        <w:numPr>
          <w:ilvl w:val="0"/>
          <w:numId w:val="2"/>
        </w:numPr>
        <w:jc w:val="both"/>
      </w:pPr>
      <w:r>
        <w:t>Nº de intervenciones realizadas.</w:t>
      </w:r>
    </w:p>
    <w:p w:rsidR="009041DD" w:rsidRDefault="009041DD" w:rsidP="00DD169A">
      <w:pPr>
        <w:pStyle w:val="Prrafodelista"/>
        <w:numPr>
          <w:ilvl w:val="0"/>
          <w:numId w:val="2"/>
        </w:numPr>
        <w:jc w:val="both"/>
      </w:pPr>
      <w:r>
        <w:t>Fracaso del tratamiento.</w:t>
      </w:r>
    </w:p>
    <w:p w:rsidR="001C0498" w:rsidRPr="00B82C68" w:rsidRDefault="001C0498" w:rsidP="00DD169A">
      <w:pPr>
        <w:pStyle w:val="Prrafodelista"/>
        <w:numPr>
          <w:ilvl w:val="0"/>
          <w:numId w:val="2"/>
        </w:numPr>
        <w:jc w:val="both"/>
      </w:pPr>
      <w:r w:rsidRPr="00B82C68">
        <w:t>Medicación post-intervención: anticoagulación y/o antiagregación.</w:t>
      </w:r>
    </w:p>
    <w:p w:rsidR="001C0498" w:rsidRDefault="001C0498" w:rsidP="00D0631D">
      <w:pPr>
        <w:pStyle w:val="Prrafodelista"/>
        <w:numPr>
          <w:ilvl w:val="0"/>
          <w:numId w:val="2"/>
        </w:numPr>
        <w:spacing w:after="0"/>
        <w:jc w:val="both"/>
      </w:pPr>
      <w:r>
        <w:t>Complicaciones</w:t>
      </w:r>
      <w:r w:rsidR="00844702">
        <w:t>.</w:t>
      </w:r>
    </w:p>
    <w:p w:rsidR="009041DD" w:rsidRDefault="009041DD" w:rsidP="00D0631D">
      <w:pPr>
        <w:pStyle w:val="Ttulo2"/>
        <w:spacing w:before="0" w:line="360" w:lineRule="auto"/>
        <w:jc w:val="both"/>
      </w:pPr>
      <w:bookmarkStart w:id="20" w:name="_Toc516070241"/>
      <w:r>
        <w:t>Análisis estadístico</w:t>
      </w:r>
      <w:bookmarkEnd w:id="20"/>
    </w:p>
    <w:p w:rsidR="009041DD" w:rsidRDefault="009041DD" w:rsidP="00D0631D">
      <w:pPr>
        <w:spacing w:after="0"/>
        <w:jc w:val="both"/>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D0631D">
      <w:pPr>
        <w:pStyle w:val="Ttulo3"/>
        <w:spacing w:before="0"/>
        <w:jc w:val="both"/>
      </w:pPr>
      <w:bookmarkStart w:id="21" w:name="_Toc516070242"/>
      <w:r>
        <w:t>Descriptivo</w:t>
      </w:r>
      <w:bookmarkEnd w:id="21"/>
    </w:p>
    <w:p w:rsidR="00F657AA" w:rsidRDefault="00F657AA" w:rsidP="00DD169A">
      <w:pPr>
        <w:pStyle w:val="Prrafodelista"/>
        <w:numPr>
          <w:ilvl w:val="0"/>
          <w:numId w:val="6"/>
        </w:numPr>
        <w:jc w:val="both"/>
      </w:pPr>
      <w:r>
        <w:t>Variables cuantitativas: tamaño de la muestra, media</w:t>
      </w:r>
      <w:r w:rsidR="00832E4D">
        <w:t>, mediana</w:t>
      </w:r>
      <w:r>
        <w:t xml:space="preserve"> y valores mínimo y máximo.</w:t>
      </w:r>
    </w:p>
    <w:p w:rsidR="00F657AA" w:rsidRDefault="00F657AA" w:rsidP="00D0631D">
      <w:pPr>
        <w:pStyle w:val="Prrafodelista"/>
        <w:numPr>
          <w:ilvl w:val="0"/>
          <w:numId w:val="6"/>
        </w:numPr>
        <w:spacing w:after="0"/>
        <w:jc w:val="both"/>
      </w:pPr>
      <w:r>
        <w:t>V</w:t>
      </w:r>
      <w:r w:rsidRPr="00F657AA">
        <w:t>ariables cua</w:t>
      </w:r>
      <w:r w:rsidR="00C23492">
        <w:t>li</w:t>
      </w:r>
      <w:r w:rsidRPr="00F657AA">
        <w:t>tativas</w:t>
      </w:r>
      <w:r>
        <w:t>: distribución mediante tablas de frecuencias.</w:t>
      </w:r>
    </w:p>
    <w:p w:rsidR="00F657AA" w:rsidRDefault="00F657AA" w:rsidP="00D0631D">
      <w:pPr>
        <w:pStyle w:val="Ttulo3"/>
        <w:spacing w:before="0" w:line="276" w:lineRule="auto"/>
        <w:jc w:val="both"/>
        <w:rPr>
          <w:rFonts w:eastAsia="ArialMT"/>
        </w:rPr>
      </w:pPr>
      <w:bookmarkStart w:id="22" w:name="_Toc516070243"/>
      <w:r>
        <w:rPr>
          <w:rFonts w:eastAsia="ArialMT"/>
        </w:rPr>
        <w:t>Analítico</w:t>
      </w:r>
      <w:bookmarkEnd w:id="22"/>
    </w:p>
    <w:p w:rsidR="00F657AA" w:rsidRPr="00F657AA" w:rsidRDefault="00F657AA" w:rsidP="00D0631D">
      <w:pPr>
        <w:spacing w:before="240"/>
        <w:jc w:val="both"/>
      </w:pPr>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y como medida de asociación entre variables se utilizó la Odds Ratio.</w:t>
      </w:r>
    </w:p>
    <w:p w:rsidR="0054730A" w:rsidRDefault="0054730A" w:rsidP="00D0631D">
      <w:pPr>
        <w:pStyle w:val="Ttulo1"/>
        <w:spacing w:line="360" w:lineRule="auto"/>
        <w:jc w:val="both"/>
      </w:pPr>
      <w:bookmarkStart w:id="23" w:name="_Toc516070244"/>
      <w:r>
        <w:lastRenderedPageBreak/>
        <w:t>Resultados</w:t>
      </w:r>
      <w:bookmarkEnd w:id="23"/>
    </w:p>
    <w:p w:rsidR="00255E6E" w:rsidRDefault="00C609B5" w:rsidP="00D0631D">
      <w:pPr>
        <w:pStyle w:val="Ttulo2"/>
        <w:spacing w:before="0" w:after="0"/>
        <w:jc w:val="both"/>
      </w:pPr>
      <w:bookmarkStart w:id="24" w:name="_Toc516070245"/>
      <w:r>
        <w:t>Descripción</w:t>
      </w:r>
      <w:r w:rsidR="002B219D">
        <w:t xml:space="preserve"> de la muestra</w:t>
      </w:r>
      <w:bookmarkEnd w:id="24"/>
    </w:p>
    <w:p w:rsidR="00B026A8" w:rsidRDefault="007B51B8" w:rsidP="00DD169A">
      <w:pPr>
        <w:jc w:val="both"/>
      </w:pPr>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546632" w:rsidRDefault="007F1100" w:rsidP="00546632">
      <w:r>
        <w:rPr>
          <w:noProof/>
          <w:lang w:eastAsia="es-ES"/>
        </w:rPr>
        <mc:AlternateContent>
          <mc:Choice Requires="wps">
            <w:drawing>
              <wp:anchor distT="0" distB="0" distL="114300" distR="114300" simplePos="0" relativeHeight="251659264" behindDoc="0" locked="0" layoutInCell="1" allowOverlap="1">
                <wp:simplePos x="0" y="0"/>
                <wp:positionH relativeFrom="column">
                  <wp:posOffset>2779395</wp:posOffset>
                </wp:positionH>
                <wp:positionV relativeFrom="paragraph">
                  <wp:posOffset>1630680</wp:posOffset>
                </wp:positionV>
                <wp:extent cx="2409825" cy="1442085"/>
                <wp:effectExtent l="0" t="0" r="0" b="5715"/>
                <wp:wrapSquare wrapText="bothSides"/>
                <wp:docPr id="34"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442085"/>
                        </a:xfrm>
                        <a:prstGeom prst="rect">
                          <a:avLst/>
                        </a:prstGeom>
                        <a:noFill/>
                        <a:ln>
                          <a:noFill/>
                        </a:ln>
                        <a:effectLst/>
                        <a:extLst>
                          <a:ext uri="{909E8E84-426E-40DD-AFC4-6F175D3DCCD1}">
                            <a14:hiddenFill xmlns:a14="http://schemas.microsoft.com/office/drawing/2010/main">
                              <a:solidFill>
                                <a:schemeClr val="accent2">
                                  <a:lumMod val="100000"/>
                                  <a:lumOff val="0"/>
                                </a:schemeClr>
                              </a:solidFill>
                            </a14:hiddenFill>
                          </a:ext>
                          <a:ext uri="{91240B29-F687-4F45-9708-019B960494DF}">
                            <a14:hiddenLine xmlns:a14="http://schemas.microsoft.com/office/drawing/2010/main" w="38100" cap="rnd" cmpd="dbl">
                              <a:solidFill>
                                <a:schemeClr val="accent3">
                                  <a:lumMod val="100000"/>
                                  <a:lumOff val="0"/>
                                </a:schemeClr>
                              </a:solidFill>
                              <a:prstDash val="sysDot"/>
                              <a:miter lim="800000"/>
                              <a:headEnd/>
                              <a:tailEnd/>
                            </a14:hiddenLine>
                          </a:ext>
                          <a:ext uri="{AF507438-7753-43E0-B8FC-AC1667EBCBE1}">
                            <a14:hiddenEffects xmlns:a14="http://schemas.microsoft.com/office/drawing/2010/main">
                              <a:effectLst/>
                            </a14:hiddenEffects>
                          </a:ext>
                        </a:extLst>
                      </wps:spPr>
                      <wps:txbx>
                        <w:txbxContent>
                          <w:p w:rsidR="00F57F53" w:rsidRPr="005C388F" w:rsidRDefault="00F57F53" w:rsidP="00546632">
                            <w:pPr>
                              <w:pStyle w:val="Epgrafe"/>
                              <w:rPr>
                                <w:szCs w:val="22"/>
                              </w:rPr>
                            </w:pPr>
                            <w:bookmarkStart w:id="25" w:name="_Toc516069713"/>
                            <w:r>
                              <w:rPr>
                                <w:szCs w:val="22"/>
                              </w:rPr>
                              <w:t>Figura 2</w:t>
                            </w:r>
                            <w:r w:rsidRPr="005C388F">
                              <w:rPr>
                                <w:szCs w:val="22"/>
                              </w:rPr>
                              <w:t>. Proporción de hombres y mujeres en la muestra.</w:t>
                            </w:r>
                            <w:bookmarkEnd w:id="25"/>
                          </w:p>
                          <w:p w:rsidR="00F57F53" w:rsidRPr="005C388F" w:rsidRDefault="00F57F53" w:rsidP="00546632">
                            <w:pPr>
                              <w:pStyle w:val="Epgrafe"/>
                              <w:spacing w:before="240"/>
                              <w:rPr>
                                <w:szCs w:val="22"/>
                              </w:rPr>
                            </w:pPr>
                            <w:bookmarkStart w:id="26" w:name="_Toc516069714"/>
                            <w:r w:rsidRPr="005C388F">
                              <w:rPr>
                                <w:szCs w:val="22"/>
                              </w:rPr>
                              <w:t xml:space="preserve">Figura </w:t>
                            </w:r>
                            <w:r>
                              <w:rPr>
                                <w:szCs w:val="22"/>
                              </w:rPr>
                              <w:t>3</w:t>
                            </w:r>
                            <w:r w:rsidRPr="005C388F">
                              <w:rPr>
                                <w:szCs w:val="22"/>
                              </w:rPr>
                              <w:t>. Proporción de pacientes mayores y menores de 60 años.</w:t>
                            </w:r>
                            <w:bookmarkEnd w:id="26"/>
                          </w:p>
                          <w:p w:rsidR="00F57F53" w:rsidRPr="005C388F" w:rsidRDefault="00F57F53" w:rsidP="00546632">
                            <w:pPr>
                              <w:pStyle w:val="Epgrafe"/>
                              <w:spacing w:before="240"/>
                              <w:rPr>
                                <w:szCs w:val="22"/>
                              </w:rPr>
                            </w:pPr>
                            <w:bookmarkStart w:id="27" w:name="_Toc516069715"/>
                            <w:r>
                              <w:rPr>
                                <w:szCs w:val="22"/>
                              </w:rPr>
                              <w:t>Figura 4</w:t>
                            </w:r>
                            <w:r w:rsidRPr="005C388F">
                              <w:rPr>
                                <w:szCs w:val="22"/>
                              </w:rPr>
                              <w:t>. Proporción de pacientes que presentan algún tipo de comorbilidad.</w:t>
                            </w:r>
                            <w:bookmarkEnd w:id="27"/>
                          </w:p>
                          <w:p w:rsidR="00F57F53" w:rsidRPr="005C388F" w:rsidRDefault="00F57F53" w:rsidP="00546632">
                            <w:pPr>
                              <w:spacing w:after="0" w:line="240" w:lineRule="auto"/>
                              <w:rPr>
                                <w:i/>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 o:spid="_x0000_s1027" style="position:absolute;margin-left:218.85pt;margin-top:128.4pt;width:189.75pt;height:11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" filled="f" fillcolor="#726056 [3205]" stroked="f" strokecolor="#ac956e [3206]" strokeweight="3pt">
                <v:stroke dashstyle="1 1" linestyle="thinThin" endcap="round"/>
                <v:textbox>
                  <w:txbxContent>
                    <w:p w:rsidR="00F57F53" w:rsidRPr="005C388F" w:rsidRDefault="00F57F53" w:rsidP="00546632">
                      <w:pPr>
                        <w:pStyle w:val="Epgrafe"/>
                        <w:rPr>
                          <w:szCs w:val="22"/>
                        </w:rPr>
                      </w:pPr>
                      <w:bookmarkStart w:id="28" w:name="_Toc516069713"/>
                      <w:r>
                        <w:rPr>
                          <w:szCs w:val="22"/>
                        </w:rPr>
                        <w:t>Figura 2</w:t>
                      </w:r>
                      <w:r w:rsidRPr="005C388F">
                        <w:rPr>
                          <w:szCs w:val="22"/>
                        </w:rPr>
                        <w:t>. Proporción de hombres y mujeres en la muestra.</w:t>
                      </w:r>
                      <w:bookmarkEnd w:id="28"/>
                    </w:p>
                    <w:p w:rsidR="00F57F53" w:rsidRPr="005C388F" w:rsidRDefault="00F57F53" w:rsidP="00546632">
                      <w:pPr>
                        <w:pStyle w:val="Epgrafe"/>
                        <w:spacing w:before="240"/>
                        <w:rPr>
                          <w:szCs w:val="22"/>
                        </w:rPr>
                      </w:pPr>
                      <w:bookmarkStart w:id="29" w:name="_Toc516069714"/>
                      <w:r w:rsidRPr="005C388F">
                        <w:rPr>
                          <w:szCs w:val="22"/>
                        </w:rPr>
                        <w:t xml:space="preserve">Figura </w:t>
                      </w:r>
                      <w:r>
                        <w:rPr>
                          <w:szCs w:val="22"/>
                        </w:rPr>
                        <w:t>3</w:t>
                      </w:r>
                      <w:r w:rsidRPr="005C388F">
                        <w:rPr>
                          <w:szCs w:val="22"/>
                        </w:rPr>
                        <w:t>. Proporción de pacientes mayores y menores de 60 años.</w:t>
                      </w:r>
                      <w:bookmarkEnd w:id="29"/>
                    </w:p>
                    <w:p w:rsidR="00F57F53" w:rsidRPr="005C388F" w:rsidRDefault="00F57F53" w:rsidP="00546632">
                      <w:pPr>
                        <w:pStyle w:val="Epgrafe"/>
                        <w:spacing w:before="240"/>
                        <w:rPr>
                          <w:szCs w:val="22"/>
                        </w:rPr>
                      </w:pPr>
                      <w:bookmarkStart w:id="30" w:name="_Toc516069715"/>
                      <w:r>
                        <w:rPr>
                          <w:szCs w:val="22"/>
                        </w:rPr>
                        <w:t>Figura 4</w:t>
                      </w:r>
                      <w:r w:rsidRPr="005C388F">
                        <w:rPr>
                          <w:szCs w:val="22"/>
                        </w:rPr>
                        <w:t>. Proporción de pacientes que presentan algún tipo de comorbilidad.</w:t>
                      </w:r>
                      <w:bookmarkEnd w:id="30"/>
                    </w:p>
                    <w:p w:rsidR="00F57F53" w:rsidRPr="005C388F" w:rsidRDefault="00F57F53" w:rsidP="00546632">
                      <w:pPr>
                        <w:spacing w:after="0" w:line="240" w:lineRule="auto"/>
                        <w:rPr>
                          <w:i/>
                          <w:color w:val="FFFFFF" w:themeColor="background1"/>
                        </w:rPr>
                      </w:pPr>
                    </w:p>
                  </w:txbxContent>
                </v:textbox>
                <w10:wrap type="square"/>
              </v:rect>
            </w:pict>
          </mc:Fallback>
        </mc:AlternateContent>
      </w:r>
      <w:r w:rsidR="00546632">
        <w:rPr>
          <w:noProof/>
          <w:lang w:eastAsia="es-ES"/>
        </w:rPr>
        <w:drawing>
          <wp:anchor distT="0" distB="0" distL="114300" distR="114300" simplePos="0" relativeHeight="251617792" behindDoc="0" locked="0" layoutInCell="1" allowOverlap="1" wp14:anchorId="1087BE61" wp14:editId="429F4C3B">
            <wp:simplePos x="0" y="0"/>
            <wp:positionH relativeFrom="column">
              <wp:posOffset>2617470</wp:posOffset>
            </wp:positionH>
            <wp:positionV relativeFrom="paragraph">
              <wp:posOffset>1905</wp:posOffset>
            </wp:positionV>
            <wp:extent cx="2628900" cy="1524000"/>
            <wp:effectExtent l="0" t="0" r="0" b="0"/>
            <wp:wrapSquare wrapText="bothSides"/>
            <wp:docPr id="7" name="Gráfico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546632">
        <w:rPr>
          <w:noProof/>
          <w:lang w:eastAsia="es-ES"/>
        </w:rPr>
        <w:drawing>
          <wp:anchor distT="0" distB="0" distL="114300" distR="114300" simplePos="0" relativeHeight="251618816" behindDoc="0" locked="0" layoutInCell="1" allowOverlap="1">
            <wp:simplePos x="0" y="0"/>
            <wp:positionH relativeFrom="column">
              <wp:posOffset>-1905</wp:posOffset>
            </wp:positionH>
            <wp:positionV relativeFrom="paragraph">
              <wp:posOffset>190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546632">
        <w:rPr>
          <w:noProof/>
          <w:lang w:eastAsia="es-ES"/>
        </w:rPr>
        <w:drawing>
          <wp:inline distT="0" distB="0" distL="0" distR="0" wp14:anchorId="14D75F6B" wp14:editId="25745AB3">
            <wp:extent cx="2622550" cy="1533525"/>
            <wp:effectExtent l="0" t="0" r="25400" b="9525"/>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24EDC" w:rsidRDefault="006422B8" w:rsidP="00DD169A">
      <w:pPr>
        <w:jc w:val="both"/>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DD169A">
      <w:pPr>
        <w:spacing w:after="0"/>
        <w:jc w:val="both"/>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 xml:space="preserve">ógica, la cual les </w:t>
      </w:r>
      <w:r w:rsidR="00D266FC">
        <w:lastRenderedPageBreak/>
        <w:t>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C90382">
      <w:pPr>
        <w:pStyle w:val="Prrafodelista"/>
        <w:numPr>
          <w:ilvl w:val="0"/>
          <w:numId w:val="1"/>
        </w:numPr>
        <w:jc w:val="both"/>
      </w:pPr>
      <w:r>
        <w:t>Vértigo</w:t>
      </w:r>
      <w:r w:rsidR="00977FEA">
        <w:t xml:space="preserve"> en 2 pacientes. Uno de ellos con antecedentes de colesteatoma. </w:t>
      </w:r>
    </w:p>
    <w:p w:rsidR="00F066FA" w:rsidRDefault="00066356" w:rsidP="00DD169A">
      <w:pPr>
        <w:pStyle w:val="Prrafodelista"/>
        <w:numPr>
          <w:ilvl w:val="0"/>
          <w:numId w:val="1"/>
        </w:numPr>
        <w:jc w:val="both"/>
      </w:pPr>
      <w:r>
        <w:t>Deterioro cognitivo</w:t>
      </w:r>
      <w:r w:rsidR="00977FEA">
        <w:t xml:space="preserve"> en relación a Alzheimer</w:t>
      </w:r>
      <w:r>
        <w:t xml:space="preserve"> en un paciente</w:t>
      </w:r>
      <w:r w:rsidR="00977FEA">
        <w:t>.</w:t>
      </w:r>
    </w:p>
    <w:p w:rsidR="00F066FA" w:rsidRDefault="00F066FA" w:rsidP="00DD169A">
      <w:pPr>
        <w:pStyle w:val="Prrafodelista"/>
        <w:numPr>
          <w:ilvl w:val="0"/>
          <w:numId w:val="1"/>
        </w:numPr>
        <w:jc w:val="both"/>
      </w:pPr>
      <w:r>
        <w:t>Antecedentes familiares</w:t>
      </w:r>
      <w:r w:rsidR="00157CEE">
        <w:t xml:space="preserve"> en 2 </w:t>
      </w:r>
      <w:r w:rsidR="00A230C9">
        <w:t xml:space="preserve"> de los 30 </w:t>
      </w:r>
      <w:r w:rsidR="00157CEE">
        <w:t xml:space="preserve">casos. </w:t>
      </w:r>
    </w:p>
    <w:p w:rsidR="00F066FA" w:rsidRDefault="00F066FA" w:rsidP="00DD169A">
      <w:pPr>
        <w:pStyle w:val="Prrafodelista"/>
        <w:numPr>
          <w:ilvl w:val="0"/>
          <w:numId w:val="1"/>
        </w:numPr>
        <w:jc w:val="both"/>
      </w:pPr>
      <w:r>
        <w:t>Amnesia</w:t>
      </w:r>
      <w:r w:rsidR="00157CEE">
        <w:t xml:space="preserve"> 3 pacientes. </w:t>
      </w:r>
    </w:p>
    <w:p w:rsidR="00F023D6" w:rsidRDefault="00F023D6" w:rsidP="00DD169A">
      <w:pPr>
        <w:pStyle w:val="Prrafodelista"/>
        <w:numPr>
          <w:ilvl w:val="0"/>
          <w:numId w:val="1"/>
        </w:numPr>
        <w:jc w:val="both"/>
      </w:pPr>
      <w:r>
        <w:t xml:space="preserve">Enfermedad ateroesclerótica en carótida interna en </w:t>
      </w:r>
      <w:r w:rsidR="00A230C9">
        <w:t xml:space="preserve">un </w:t>
      </w:r>
      <w:r>
        <w:t>paciente con cardiopatía isquémica conocida.</w:t>
      </w:r>
    </w:p>
    <w:p w:rsidR="00F066FA" w:rsidRDefault="00F066FA" w:rsidP="00DD169A">
      <w:pPr>
        <w:pStyle w:val="Prrafodelista"/>
        <w:numPr>
          <w:ilvl w:val="0"/>
          <w:numId w:val="1"/>
        </w:numPr>
        <w:jc w:val="both"/>
      </w:pPr>
      <w:r>
        <w:t>Migraña</w:t>
      </w:r>
      <w:r w:rsidR="00F023D6">
        <w:t xml:space="preserve"> en 4 casos. </w:t>
      </w:r>
    </w:p>
    <w:p w:rsidR="00F066FA" w:rsidRDefault="00F066FA" w:rsidP="00DD169A">
      <w:pPr>
        <w:pStyle w:val="Prrafodelista"/>
        <w:numPr>
          <w:ilvl w:val="0"/>
          <w:numId w:val="1"/>
        </w:numPr>
        <w:jc w:val="both"/>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retroocular </w:t>
      </w:r>
      <w:r w:rsidR="00066356">
        <w:t>acompañada</w:t>
      </w:r>
      <w:r w:rsidR="00F023D6">
        <w:t xml:space="preserve"> de </w:t>
      </w:r>
      <w:r w:rsidR="007B2268">
        <w:t>ptosis palpebral y alteraciones visuales (una paciente refería pérdida de agudeza visual y la otra diplopía).</w:t>
      </w:r>
    </w:p>
    <w:p w:rsidR="00F066FA" w:rsidRDefault="00F066FA" w:rsidP="00DD169A">
      <w:pPr>
        <w:pStyle w:val="Prrafodelista"/>
        <w:numPr>
          <w:ilvl w:val="0"/>
          <w:numId w:val="1"/>
        </w:numPr>
        <w:jc w:val="both"/>
      </w:pPr>
      <w:r>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864DD1" w:rsidP="00DD169A">
      <w:pPr>
        <w:pStyle w:val="Prrafodelista"/>
        <w:numPr>
          <w:ilvl w:val="0"/>
          <w:numId w:val="1"/>
        </w:numPr>
        <w:spacing w:after="0"/>
        <w:jc w:val="both"/>
      </w:pPr>
      <w:r>
        <w:rPr>
          <w:noProof/>
          <w:lang w:eastAsia="es-ES"/>
        </w:rPr>
        <w:drawing>
          <wp:anchor distT="0" distB="0" distL="114300" distR="114300" simplePos="0" relativeHeight="251620864" behindDoc="0" locked="0" layoutInCell="1" allowOverlap="1" wp14:anchorId="7E2CB6F5" wp14:editId="1473D8A8">
            <wp:simplePos x="0" y="0"/>
            <wp:positionH relativeFrom="column">
              <wp:posOffset>2699385</wp:posOffset>
            </wp:positionH>
            <wp:positionV relativeFrom="paragraph">
              <wp:posOffset>548005</wp:posOffset>
            </wp:positionV>
            <wp:extent cx="2695575" cy="1581150"/>
            <wp:effectExtent l="0" t="0" r="0" b="0"/>
            <wp:wrapSquare wrapText="bothSides"/>
            <wp:docPr id="9" name="Gráfico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977FEA">
        <w:t>Síncope</w:t>
      </w:r>
      <w:r w:rsidR="007B2268">
        <w:t xml:space="preserve"> en 2 pacientes. </w:t>
      </w:r>
    </w:p>
    <w:p w:rsidR="00864DD1" w:rsidRDefault="007F1100" w:rsidP="00864DD1">
      <w:pPr>
        <w:tabs>
          <w:tab w:val="left" w:pos="5625"/>
        </w:tabs>
        <w:spacing w:after="0"/>
        <w:jc w:val="both"/>
        <w:rPr>
          <w:noProof/>
          <w:lang w:eastAsia="es-ES"/>
        </w:rPr>
      </w:pPr>
      <w:r>
        <w:rPr>
          <w:noProof/>
          <w:lang w:eastAsia="es-ES"/>
        </w:rPr>
        <mc:AlternateContent>
          <mc:Choice Requires="wps">
            <w:drawing>
              <wp:anchor distT="0" distB="0" distL="114300" distR="114300" simplePos="0" relativeHeight="251664384" behindDoc="0" locked="0" layoutInCell="1" allowOverlap="1">
                <wp:simplePos x="0" y="0"/>
                <wp:positionH relativeFrom="column">
                  <wp:posOffset>2870835</wp:posOffset>
                </wp:positionH>
                <wp:positionV relativeFrom="paragraph">
                  <wp:posOffset>1902460</wp:posOffset>
                </wp:positionV>
                <wp:extent cx="2676525" cy="466725"/>
                <wp:effectExtent l="0" t="0" r="3810" b="0"/>
                <wp:wrapNone/>
                <wp:docPr id="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AE0ECE">
                            <w:pPr>
                              <w:pStyle w:val="Epgrafe"/>
                            </w:pPr>
                            <w:bookmarkStart w:id="31" w:name="_Toc516069716"/>
                            <w:r>
                              <w:t>Figura 6. Proporción de consumo de</w:t>
                            </w:r>
                            <w:bookmarkEnd w:id="31"/>
                            <w:r>
                              <w:t xml:space="preserve"> </w:t>
                            </w:r>
                          </w:p>
                          <w:p w:rsidR="00F57F53" w:rsidRPr="00AE0ECE" w:rsidRDefault="00F57F53" w:rsidP="00AE0ECE">
                            <w:pPr>
                              <w:pStyle w:val="Epgrafe"/>
                            </w:pPr>
                            <w:bookmarkStart w:id="32" w:name="_Toc516069717"/>
                            <w:r>
                              <w:t>alcohol en la muestra</w:t>
                            </w:r>
                            <w:bookmarkEnd w:id="3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left:0;text-align:left;margin-left:226.05pt;margin-top:149.8pt;width:210.75pt;height:36.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" filled="f" stroked="f">
                <v:textbox>
                  <w:txbxContent>
                    <w:p w:rsidR="00F57F53" w:rsidRDefault="00F57F53" w:rsidP="00AE0ECE">
                      <w:pPr>
                        <w:pStyle w:val="Epgrafe"/>
                      </w:pPr>
                      <w:bookmarkStart w:id="33" w:name="_Toc516069716"/>
                      <w:r>
                        <w:t>Figura 6. Proporción de consumo de</w:t>
                      </w:r>
                      <w:bookmarkEnd w:id="33"/>
                      <w:r>
                        <w:t xml:space="preserve"> </w:t>
                      </w:r>
                    </w:p>
                    <w:p w:rsidR="00F57F53" w:rsidRPr="00AE0ECE" w:rsidRDefault="00F57F53" w:rsidP="00AE0ECE">
                      <w:pPr>
                        <w:pStyle w:val="Epgrafe"/>
                      </w:pPr>
                      <w:bookmarkStart w:id="34" w:name="_Toc516069717"/>
                      <w:r>
                        <w:t>alcohol en la muestra</w:t>
                      </w:r>
                      <w:bookmarkEnd w:id="34"/>
                    </w:p>
                  </w:txbxContent>
                </v:textbox>
              </v:shape>
            </w:pict>
          </mc:Fallback>
        </mc:AlternateContent>
      </w:r>
      <w:r>
        <w:rPr>
          <w:noProof/>
          <w:lang w:eastAsia="es-ES"/>
        </w:rPr>
        <mc:AlternateContent>
          <mc:Choice Requires="wps">
            <w:drawing>
              <wp:anchor distT="0" distB="0" distL="114300" distR="114300" simplePos="0" relativeHeight="251663360" behindDoc="0" locked="0" layoutInCell="1" allowOverlap="1">
                <wp:simplePos x="0" y="0"/>
                <wp:positionH relativeFrom="column">
                  <wp:posOffset>3810</wp:posOffset>
                </wp:positionH>
                <wp:positionV relativeFrom="paragraph">
                  <wp:posOffset>1892935</wp:posOffset>
                </wp:positionV>
                <wp:extent cx="2676525" cy="466725"/>
                <wp:effectExtent l="0" t="0" r="3810" b="0"/>
                <wp:wrapNone/>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466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864DD1">
                            <w:pPr>
                              <w:pStyle w:val="Epgrafe"/>
                              <w:spacing w:line="276" w:lineRule="auto"/>
                            </w:pPr>
                            <w:bookmarkStart w:id="35" w:name="_Toc516069718"/>
                            <w:r>
                              <w:t>Figura 5. Proporción de pacientes cuya clínica neurológico condujo al diagnostico</w:t>
                            </w:r>
                            <w:bookmarkEnd w:id="3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3pt;margin-top:149.05pt;width:210.75pt;height:3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" filled="f" stroked="f">
                <v:textbox>
                  <w:txbxContent>
                    <w:p w:rsidR="00F57F53" w:rsidRDefault="00F57F53" w:rsidP="00864DD1">
                      <w:pPr>
                        <w:pStyle w:val="Epgrafe"/>
                        <w:spacing w:line="276" w:lineRule="auto"/>
                      </w:pPr>
                      <w:bookmarkStart w:id="36" w:name="_Toc516069718"/>
                      <w:r>
                        <w:t>Figura 5. Proporción de pacientes cuya clínica neurológico condujo al diagnostico</w:t>
                      </w:r>
                      <w:bookmarkEnd w:id="36"/>
                    </w:p>
                  </w:txbxContent>
                </v:textbox>
              </v:shape>
            </w:pict>
          </mc:Fallback>
        </mc:AlternateContent>
      </w:r>
      <w:r w:rsidR="00864DD1">
        <w:rPr>
          <w:noProof/>
          <w:lang w:eastAsia="es-ES"/>
        </w:rPr>
        <w:drawing>
          <wp:anchor distT="0" distB="0" distL="114300" distR="114300" simplePos="0" relativeHeight="251619840" behindDoc="0" locked="0" layoutInCell="1" allowOverlap="1" wp14:anchorId="23205D8A" wp14:editId="2BB12B5C">
            <wp:simplePos x="0" y="0"/>
            <wp:positionH relativeFrom="column">
              <wp:posOffset>3810</wp:posOffset>
            </wp:positionH>
            <wp:positionV relativeFrom="paragraph">
              <wp:posOffset>207010</wp:posOffset>
            </wp:positionV>
            <wp:extent cx="2696210" cy="1576705"/>
            <wp:effectExtent l="0" t="0" r="8890" b="4445"/>
            <wp:wrapSquare wrapText="bothSides"/>
            <wp:docPr id="8" name="Gráfico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r w:rsidR="00864DD1" w:rsidRPr="00864DD1">
        <w:rPr>
          <w:noProof/>
          <w:lang w:eastAsia="es-ES"/>
        </w:rPr>
        <w:t xml:space="preserve"> </w:t>
      </w:r>
      <w:r w:rsidR="00864DD1">
        <w:rPr>
          <w:noProof/>
          <w:lang w:eastAsia="es-ES"/>
        </w:rPr>
        <w:tab/>
      </w:r>
    </w:p>
    <w:p w:rsidR="00AE0ECE" w:rsidRDefault="00AE0ECE" w:rsidP="00DD169A">
      <w:pPr>
        <w:spacing w:after="0" w:line="240" w:lineRule="auto"/>
        <w:jc w:val="both"/>
        <w:rPr>
          <w:color w:val="E20087"/>
        </w:rPr>
      </w:pPr>
    </w:p>
    <w:p w:rsidR="00864DD1" w:rsidRPr="00017696" w:rsidRDefault="00864DD1" w:rsidP="00DD169A">
      <w:pPr>
        <w:spacing w:after="0" w:line="240" w:lineRule="auto"/>
        <w:jc w:val="both"/>
        <w:rPr>
          <w:color w:val="E20087"/>
        </w:rPr>
      </w:pPr>
    </w:p>
    <w:p w:rsidR="00AE0ECE" w:rsidRDefault="00AE0ECE" w:rsidP="00DD169A">
      <w:pPr>
        <w:jc w:val="both"/>
      </w:pPr>
      <w:r>
        <w:t>Respecto</w:t>
      </w:r>
      <w:r w:rsidR="00410063">
        <w:t xml:space="preserve">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La mitad eran mayores de 5mm y la otra mitad eran iguales o menores.</w:t>
      </w:r>
    </w:p>
    <w:p w:rsidR="00AE0ECE" w:rsidRDefault="007F1100" w:rsidP="00DD169A">
      <w:pPr>
        <w:jc w:val="both"/>
      </w:pPr>
      <w:r>
        <w:rPr>
          <w:noProof/>
          <w:lang w:eastAsia="es-ES"/>
        </w:rPr>
        <w:lastRenderedPageBreak/>
        <mc:AlternateContent>
          <mc:Choice Requires="wps">
            <w:drawing>
              <wp:anchor distT="0" distB="0" distL="114300" distR="114300" simplePos="0" relativeHeight="251670528" behindDoc="0" locked="0" layoutInCell="1" allowOverlap="1">
                <wp:simplePos x="0" y="0"/>
                <wp:positionH relativeFrom="column">
                  <wp:posOffset>3960495</wp:posOffset>
                </wp:positionH>
                <wp:positionV relativeFrom="paragraph">
                  <wp:posOffset>2198370</wp:posOffset>
                </wp:positionV>
                <wp:extent cx="1809750" cy="2095500"/>
                <wp:effectExtent l="3810" t="0" r="0" b="0"/>
                <wp:wrapSquare wrapText="bothSides"/>
                <wp:docPr id="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2095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F57F53" w:rsidRDefault="00F57F53" w:rsidP="003B0E19">
                            <w:pPr>
                              <w:pStyle w:val="Epgrafe"/>
                              <w:spacing w:line="360" w:lineRule="auto"/>
                            </w:pPr>
                            <w:bookmarkStart w:id="37" w:name="_Toc516069719"/>
                            <w:r>
                              <w:t>Figura 7. Distribución del tamaño aneurismático</w:t>
                            </w:r>
                            <w:bookmarkEnd w:id="37"/>
                          </w:p>
                          <w:p w:rsidR="00F57F53" w:rsidRDefault="00F57F53" w:rsidP="003B0E19">
                            <w:pPr>
                              <w:pStyle w:val="Epgrafe"/>
                              <w:spacing w:line="360" w:lineRule="auto"/>
                            </w:pPr>
                          </w:p>
                          <w:p w:rsidR="00F57F53" w:rsidRDefault="00F57F53" w:rsidP="003B0E19">
                            <w:pPr>
                              <w:pStyle w:val="Epgrafe"/>
                              <w:spacing w:line="360" w:lineRule="auto"/>
                            </w:pPr>
                            <w:bookmarkStart w:id="38" w:name="_Toc516069720"/>
                            <w:r>
                              <w:t>Figura 8. Porcentajes de oclusión de los aneurismas</w:t>
                            </w:r>
                            <w:bookmarkEnd w:id="38"/>
                          </w:p>
                          <w:p w:rsidR="00F57F53" w:rsidRDefault="00F57F53" w:rsidP="003B0E19">
                            <w:pPr>
                              <w:pStyle w:val="Epgrafe"/>
                              <w:spacing w:line="360" w:lineRule="auto"/>
                            </w:pPr>
                          </w:p>
                          <w:p w:rsidR="00F57F53" w:rsidRDefault="00F57F53" w:rsidP="003B0E19">
                            <w:pPr>
                              <w:pStyle w:val="Epgrafe"/>
                              <w:spacing w:line="360" w:lineRule="auto"/>
                            </w:pPr>
                            <w:bookmarkStart w:id="39" w:name="_Toc516069721"/>
                            <w:r>
                              <w:t>Figura 9. Localizaciones de los aneurismas</w:t>
                            </w:r>
                            <w:bookmarkEnd w:id="39"/>
                          </w:p>
                          <w:p w:rsidR="00F57F53" w:rsidRPr="003B0E19" w:rsidRDefault="00F57F53" w:rsidP="003B0E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left:0;text-align:left;margin-left:311.85pt;margin-top:173.1pt;width:142.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" filled="f" stroked="f">
                <v:textbox>
                  <w:txbxContent>
                    <w:p w:rsidR="00F57F53" w:rsidRDefault="00F57F53" w:rsidP="003B0E19">
                      <w:pPr>
                        <w:pStyle w:val="Epgrafe"/>
                        <w:spacing w:line="360" w:lineRule="auto"/>
                      </w:pPr>
                      <w:bookmarkStart w:id="40" w:name="_Toc516069719"/>
                      <w:r>
                        <w:t>Figura 7. Distribución del tamaño aneurismático</w:t>
                      </w:r>
                      <w:bookmarkEnd w:id="40"/>
                    </w:p>
                    <w:p w:rsidR="00F57F53" w:rsidRDefault="00F57F53" w:rsidP="003B0E19">
                      <w:pPr>
                        <w:pStyle w:val="Epgrafe"/>
                        <w:spacing w:line="360" w:lineRule="auto"/>
                      </w:pPr>
                    </w:p>
                    <w:p w:rsidR="00F57F53" w:rsidRDefault="00F57F53" w:rsidP="003B0E19">
                      <w:pPr>
                        <w:pStyle w:val="Epgrafe"/>
                        <w:spacing w:line="360" w:lineRule="auto"/>
                      </w:pPr>
                      <w:bookmarkStart w:id="41" w:name="_Toc516069720"/>
                      <w:r>
                        <w:t>Figura 8. Porcentajes de oclusión de los aneurismas</w:t>
                      </w:r>
                      <w:bookmarkEnd w:id="41"/>
                    </w:p>
                    <w:p w:rsidR="00F57F53" w:rsidRDefault="00F57F53" w:rsidP="003B0E19">
                      <w:pPr>
                        <w:pStyle w:val="Epgrafe"/>
                        <w:spacing w:line="360" w:lineRule="auto"/>
                      </w:pPr>
                    </w:p>
                    <w:p w:rsidR="00F57F53" w:rsidRDefault="00F57F53" w:rsidP="003B0E19">
                      <w:pPr>
                        <w:pStyle w:val="Epgrafe"/>
                        <w:spacing w:line="360" w:lineRule="auto"/>
                      </w:pPr>
                      <w:bookmarkStart w:id="42" w:name="_Toc516069721"/>
                      <w:r>
                        <w:t>Figura 9. Localizaciones de los aneurismas</w:t>
                      </w:r>
                      <w:bookmarkEnd w:id="42"/>
                    </w:p>
                    <w:p w:rsidR="00F57F53" w:rsidRPr="003B0E19" w:rsidRDefault="00F57F53" w:rsidP="003B0E19"/>
                  </w:txbxContent>
                </v:textbox>
                <w10:wrap type="square"/>
              </v:rect>
            </w:pict>
          </mc:Fallback>
        </mc:AlternateContent>
      </w:r>
      <w:r w:rsidR="00EF1AEC">
        <w:rPr>
          <w:noProof/>
          <w:lang w:eastAsia="es-ES"/>
        </w:rPr>
        <w:drawing>
          <wp:anchor distT="0" distB="0" distL="114300" distR="114300" simplePos="0" relativeHeight="251621888" behindDoc="0" locked="0" layoutInCell="1" allowOverlap="1" wp14:anchorId="07671B36" wp14:editId="198BACFA">
            <wp:simplePos x="0" y="0"/>
            <wp:positionH relativeFrom="column">
              <wp:posOffset>3284220</wp:posOffset>
            </wp:positionH>
            <wp:positionV relativeFrom="paragraph">
              <wp:posOffset>36195</wp:posOffset>
            </wp:positionV>
            <wp:extent cx="2489200" cy="2009775"/>
            <wp:effectExtent l="0" t="0" r="635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EF1AEC">
        <w:rPr>
          <w:noProof/>
          <w:lang w:eastAsia="es-ES"/>
        </w:rPr>
        <w:drawing>
          <wp:anchor distT="0" distB="0" distL="114300" distR="114300" simplePos="0" relativeHeight="251623936" behindDoc="0" locked="0" layoutInCell="1" allowOverlap="1" wp14:anchorId="1E77BBCE" wp14:editId="726C7E29">
            <wp:simplePos x="0" y="0"/>
            <wp:positionH relativeFrom="column">
              <wp:posOffset>-163830</wp:posOffset>
            </wp:positionH>
            <wp:positionV relativeFrom="paragraph">
              <wp:posOffset>2045970</wp:posOffset>
            </wp:positionV>
            <wp:extent cx="4096385" cy="2393950"/>
            <wp:effectExtent l="0" t="0" r="0" b="6350"/>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AE0ECE">
        <w:rPr>
          <w:noProof/>
          <w:lang w:eastAsia="es-ES"/>
        </w:rPr>
        <w:drawing>
          <wp:anchor distT="0" distB="0" distL="114300" distR="114300" simplePos="0" relativeHeight="251622912" behindDoc="0" locked="0" layoutInCell="1" allowOverlap="1" wp14:anchorId="421AA21F" wp14:editId="12CA5E59">
            <wp:simplePos x="0" y="0"/>
            <wp:positionH relativeFrom="column">
              <wp:posOffset>-160020</wp:posOffset>
            </wp:positionH>
            <wp:positionV relativeFrom="paragraph">
              <wp:posOffset>33020</wp:posOffset>
            </wp:positionV>
            <wp:extent cx="3451860" cy="2008505"/>
            <wp:effectExtent l="0" t="0" r="0" b="0"/>
            <wp:wrapSquare wrapText="bothSides"/>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7E5172">
        <w:t xml:space="preserve"> </w:t>
      </w:r>
    </w:p>
    <w:p w:rsidR="006B6F18" w:rsidRDefault="00F80935" w:rsidP="00DD169A">
      <w:pPr>
        <w:jc w:val="both"/>
      </w:pPr>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325ED" w:rsidRDefault="00576522" w:rsidP="00D0631D">
      <w:pPr>
        <w:spacing w:after="0"/>
        <w:jc w:val="both"/>
      </w:pPr>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stent empleando la técnica de remodeling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D0631D">
      <w:pPr>
        <w:pStyle w:val="Ttulo2"/>
        <w:spacing w:before="0"/>
        <w:jc w:val="both"/>
      </w:pPr>
      <w:bookmarkStart w:id="43" w:name="_Toc516070246"/>
      <w:r>
        <w:t>Descripción</w:t>
      </w:r>
      <w:r w:rsidR="00F336CE">
        <w:t xml:space="preserve"> de las complicaciones</w:t>
      </w:r>
      <w:bookmarkEnd w:id="43"/>
    </w:p>
    <w:p w:rsidR="00B70062" w:rsidRDefault="00B70062" w:rsidP="00DD169A">
      <w:pPr>
        <w:jc w:val="both"/>
      </w:pPr>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C90382">
      <w:pPr>
        <w:pStyle w:val="Prrafodelista"/>
        <w:numPr>
          <w:ilvl w:val="0"/>
          <w:numId w:val="1"/>
        </w:numPr>
        <w:jc w:val="both"/>
      </w:pPr>
      <w:r>
        <w:lastRenderedPageBreak/>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DD169A">
      <w:pPr>
        <w:pStyle w:val="Prrafodelista"/>
        <w:numPr>
          <w:ilvl w:val="0"/>
          <w:numId w:val="1"/>
        </w:numPr>
        <w:jc w:val="both"/>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DD169A">
      <w:pPr>
        <w:pStyle w:val="Prrafodelista"/>
        <w:numPr>
          <w:ilvl w:val="0"/>
          <w:numId w:val="1"/>
        </w:numPr>
        <w:jc w:val="both"/>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DD169A">
      <w:pPr>
        <w:pStyle w:val="Prrafodelista"/>
        <w:numPr>
          <w:ilvl w:val="0"/>
          <w:numId w:val="1"/>
        </w:numPr>
        <w:jc w:val="both"/>
      </w:pPr>
      <w:r>
        <w:t>Parestesias faciales que cedieron con tratamiento.</w:t>
      </w:r>
    </w:p>
    <w:p w:rsidR="00F63640" w:rsidRDefault="00B70062" w:rsidP="00DD169A">
      <w:pPr>
        <w:pStyle w:val="Prrafodelista"/>
        <w:numPr>
          <w:ilvl w:val="0"/>
          <w:numId w:val="1"/>
        </w:numPr>
        <w:jc w:val="both"/>
      </w:pPr>
      <w:r>
        <w:t xml:space="preserve">Hematoma en la zona de </w:t>
      </w:r>
      <w:r w:rsidR="00F63640">
        <w:t>punción en 3 pacientes.</w:t>
      </w:r>
    </w:p>
    <w:p w:rsidR="00B70062" w:rsidRDefault="00B70062" w:rsidP="00DD169A">
      <w:pPr>
        <w:pStyle w:val="Prrafodelista"/>
        <w:numPr>
          <w:ilvl w:val="0"/>
          <w:numId w:val="1"/>
        </w:numPr>
        <w:jc w:val="both"/>
      </w:pPr>
      <w:r>
        <w:t>Cefalea</w:t>
      </w:r>
      <w:r w:rsidR="00F63640">
        <w:t xml:space="preserve"> retroocular en 2 casos</w:t>
      </w:r>
      <w:r w:rsidR="004A4BEC">
        <w:t>.</w:t>
      </w:r>
    </w:p>
    <w:p w:rsidR="00B70062" w:rsidRDefault="003B0E19" w:rsidP="00DD169A">
      <w:pPr>
        <w:pStyle w:val="Prrafodelista"/>
        <w:numPr>
          <w:ilvl w:val="0"/>
          <w:numId w:val="1"/>
        </w:numPr>
        <w:jc w:val="both"/>
      </w:pPr>
      <w:r>
        <w:rPr>
          <w:noProof/>
          <w:lang w:eastAsia="es-ES"/>
        </w:rPr>
        <w:drawing>
          <wp:anchor distT="0" distB="0" distL="114300" distR="114300" simplePos="0" relativeHeight="251628032" behindDoc="0" locked="0" layoutInCell="1" allowOverlap="1" wp14:anchorId="02B6267B" wp14:editId="20EEEE70">
            <wp:simplePos x="0" y="0"/>
            <wp:positionH relativeFrom="column">
              <wp:posOffset>1432560</wp:posOffset>
            </wp:positionH>
            <wp:positionV relativeFrom="paragraph">
              <wp:posOffset>1203325</wp:posOffset>
            </wp:positionV>
            <wp:extent cx="2760980" cy="1846580"/>
            <wp:effectExtent l="0" t="0" r="1270" b="1270"/>
            <wp:wrapTopAndBottom/>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r w:rsidR="00B70062">
        <w:t>Descompensación glucémica</w:t>
      </w:r>
      <w:r w:rsidR="00F63640">
        <w:t xml:space="preserve"> durante el ingreso para la revisión angiográfica en paciente con DM conocida</w:t>
      </w:r>
      <w:r w:rsidR="004A4BEC">
        <w:t>.</w:t>
      </w:r>
    </w:p>
    <w:p w:rsidR="003B0E19" w:rsidRDefault="00B70062" w:rsidP="003B0E19">
      <w:pPr>
        <w:pStyle w:val="Prrafodelista"/>
        <w:numPr>
          <w:ilvl w:val="0"/>
          <w:numId w:val="1"/>
        </w:numPr>
        <w:spacing w:after="0"/>
        <w:jc w:val="both"/>
      </w:pPr>
      <w:r>
        <w:t>Reacción adversa a HPBM</w:t>
      </w:r>
      <w:r w:rsidR="00C609B5">
        <w:t xml:space="preserve"> durante el postoperatorio.</w:t>
      </w:r>
      <w:r w:rsidR="003B0E19" w:rsidRPr="003B0E19">
        <w:rPr>
          <w:noProof/>
          <w:lang w:eastAsia="es-ES"/>
        </w:rPr>
        <w:t xml:space="preserve"> </w:t>
      </w:r>
    </w:p>
    <w:p w:rsidR="003B0E19" w:rsidRDefault="007F1100" w:rsidP="003B0E19">
      <w:pPr>
        <w:spacing w:after="0"/>
        <w:ind w:left="360"/>
      </w:pPr>
      <w:r>
        <w:rPr>
          <w:noProof/>
          <w:lang w:eastAsia="es-ES"/>
        </w:rPr>
        <mc:AlternateContent>
          <mc:Choice Requires="wps">
            <w:drawing>
              <wp:anchor distT="0" distB="0" distL="114300" distR="114300" simplePos="0" relativeHeight="251671552" behindDoc="0" locked="0" layoutInCell="1" allowOverlap="1">
                <wp:simplePos x="0" y="0"/>
                <wp:positionH relativeFrom="column">
                  <wp:posOffset>1443355</wp:posOffset>
                </wp:positionH>
                <wp:positionV relativeFrom="paragraph">
                  <wp:posOffset>2161540</wp:posOffset>
                </wp:positionV>
                <wp:extent cx="2743200" cy="409575"/>
                <wp:effectExtent l="0" t="0" r="2540" b="0"/>
                <wp:wrapTopAndBottom/>
                <wp:docPr id="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3B0E19">
                            <w:pPr>
                              <w:pStyle w:val="Epgrafe"/>
                              <w:jc w:val="center"/>
                            </w:pPr>
                            <w:bookmarkStart w:id="44" w:name="_Toc516069722"/>
                            <w:r>
                              <w:t>Figura 10. Proporción de complicaciones</w:t>
                            </w:r>
                            <w:bookmarkEnd w:id="44"/>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1" type="#_x0000_t202" style="position:absolute;left:0;text-align:left;margin-left:113.65pt;margin-top:170.2pt;width:3in;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GzI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" filled="f" stroked="f">
                <v:textbox>
                  <w:txbxContent>
                    <w:p w:rsidR="00F57F53" w:rsidRDefault="00F57F53" w:rsidP="003B0E19">
                      <w:pPr>
                        <w:pStyle w:val="Epgrafe"/>
                        <w:jc w:val="center"/>
                      </w:pPr>
                      <w:bookmarkStart w:id="45" w:name="_Toc516069722"/>
                      <w:r>
                        <w:t>Figura 10. Proporción de complicaciones</w:t>
                      </w:r>
                      <w:bookmarkEnd w:id="45"/>
                    </w:p>
                  </w:txbxContent>
                </v:textbox>
                <w10:wrap type="topAndBottom"/>
              </v:shape>
            </w:pict>
          </mc:Fallback>
        </mc:AlternateContent>
      </w:r>
    </w:p>
    <w:p w:rsidR="003B0E19" w:rsidRDefault="003B0E19" w:rsidP="003B0E19">
      <w:pPr>
        <w:spacing w:after="0"/>
        <w:jc w:val="center"/>
      </w:pPr>
    </w:p>
    <w:p w:rsidR="00C609B5" w:rsidRDefault="006B5E99" w:rsidP="00D0631D">
      <w:pPr>
        <w:pStyle w:val="Ttulo2"/>
        <w:spacing w:before="0" w:line="360" w:lineRule="auto"/>
        <w:jc w:val="both"/>
      </w:pPr>
      <w:bookmarkStart w:id="46" w:name="_Toc516070247"/>
      <w:r>
        <w:lastRenderedPageBreak/>
        <w:t>Relaciones entre variables</w:t>
      </w:r>
      <w:bookmarkEnd w:id="46"/>
    </w:p>
    <w:p w:rsidR="00D9657F" w:rsidRDefault="0067534C" w:rsidP="00DD169A">
      <w:pPr>
        <w:jc w:val="both"/>
      </w:pPr>
      <w:r>
        <w:t xml:space="preserve">Al analizar los datos recogidos se relacionaron entre sí, </w:t>
      </w:r>
      <w:r w:rsidR="00B95847">
        <w:t>encontramos</w:t>
      </w:r>
      <w:r w:rsidR="006B5E99">
        <w:t xml:space="preserve"> los siguientes resultados</w:t>
      </w:r>
      <w:r>
        <w:t>:</w:t>
      </w:r>
    </w:p>
    <w:p w:rsidR="00AF7F2C" w:rsidRDefault="00375BA0" w:rsidP="00DD169A">
      <w:pPr>
        <w:pStyle w:val="Prrafodelista"/>
        <w:numPr>
          <w:ilvl w:val="0"/>
          <w:numId w:val="8"/>
        </w:numPr>
        <w:jc w:val="both"/>
      </w:pPr>
      <w:r>
        <w:rPr>
          <w:noProof/>
          <w:lang w:eastAsia="es-ES"/>
        </w:rPr>
        <w:drawing>
          <wp:anchor distT="0" distB="0" distL="114300" distR="114300" simplePos="0" relativeHeight="251649536" behindDoc="1" locked="0" layoutInCell="1" allowOverlap="1" wp14:anchorId="17EE8ECB" wp14:editId="35E8B36D">
            <wp:simplePos x="0" y="0"/>
            <wp:positionH relativeFrom="column">
              <wp:posOffset>3598545</wp:posOffset>
            </wp:positionH>
            <wp:positionV relativeFrom="page">
              <wp:posOffset>3914775</wp:posOffset>
            </wp:positionV>
            <wp:extent cx="2133600" cy="1828800"/>
            <wp:effectExtent l="0" t="0" r="0" b="0"/>
            <wp:wrapTight wrapText="bothSides">
              <wp:wrapPolygon edited="0">
                <wp:start x="0" y="0"/>
                <wp:lineTo x="0" y="21600"/>
                <wp:lineTo x="21600" y="21600"/>
                <wp:lineTo x="21600" y="0"/>
                <wp:lineTo x="0" y="0"/>
              </wp:wrapPolygon>
            </wp:wrapTight>
            <wp:docPr id="25" name="Gráfico 2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r w:rsidR="001F282C">
        <w:t xml:space="preserve">Se </w:t>
      </w:r>
      <w:r w:rsidR="00730EF9">
        <w:t xml:space="preserve">observó </w:t>
      </w:r>
      <w:r w:rsidR="00AF7F2C">
        <w:t>una</w:t>
      </w:r>
      <w:r w:rsidR="001F282C">
        <w:t xml:space="preserve"> relación </w:t>
      </w:r>
      <w:r w:rsidR="00730EF9">
        <w:t>entre</w:t>
      </w:r>
      <w:r w:rsidR="001F282C">
        <w:t xml:space="preserve"> la edad y el hábito tabáquico, y también </w:t>
      </w:r>
      <w:r w:rsidR="00730EF9">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FE1983">
        <w:t>. Además encontramos menos</w:t>
      </w:r>
      <w:r w:rsidR="00DF61ED">
        <w:t xml:space="preserve"> pacientes expuestos al tabaco entre los </w:t>
      </w:r>
      <w:r w:rsidR="00F61E75">
        <w:t>m</w:t>
      </w:r>
      <w:r w:rsidR="00FE1983">
        <w:t>ayore</w:t>
      </w:r>
      <w:r w:rsidR="00F61E75">
        <w:t>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tener un hábito tabáquico</w:t>
      </w:r>
      <w:r w:rsidR="00FE1983">
        <w:t>.</w:t>
      </w:r>
      <w:r w:rsidR="006B5E99">
        <w:t xml:space="preserve"> </w:t>
      </w:r>
    </w:p>
    <w:p w:rsidR="00375BA0" w:rsidRDefault="00FE1983" w:rsidP="00375BA0">
      <w:pPr>
        <w:pStyle w:val="Prrafodelista"/>
        <w:ind w:left="360"/>
        <w:jc w:val="both"/>
      </w:pPr>
      <w:r>
        <w:rPr>
          <w:noProof/>
          <w:lang w:eastAsia="es-ES"/>
        </w:rPr>
        <w:drawing>
          <wp:anchor distT="0" distB="0" distL="114300" distR="114300" simplePos="0" relativeHeight="251642368" behindDoc="1" locked="0" layoutInCell="1" allowOverlap="1" wp14:anchorId="373D6E7A" wp14:editId="4AC4031B">
            <wp:simplePos x="0" y="0"/>
            <wp:positionH relativeFrom="column">
              <wp:posOffset>-87630</wp:posOffset>
            </wp:positionH>
            <wp:positionV relativeFrom="paragraph">
              <wp:posOffset>299085</wp:posOffset>
            </wp:positionV>
            <wp:extent cx="3619500" cy="1428750"/>
            <wp:effectExtent l="0" t="0" r="0" b="0"/>
            <wp:wrapTight wrapText="bothSides">
              <wp:wrapPolygon edited="0">
                <wp:start x="0" y="0"/>
                <wp:lineTo x="0" y="21312"/>
                <wp:lineTo x="21486" y="21312"/>
                <wp:lineTo x="21486" y="0"/>
                <wp:lineTo x="0" y="0"/>
              </wp:wrapPolygon>
            </wp:wrapTight>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3619500" cy="1428750"/>
                    </a:xfrm>
                    <a:prstGeom prst="rect">
                      <a:avLst/>
                    </a:prstGeom>
                  </pic:spPr>
                </pic:pic>
              </a:graphicData>
            </a:graphic>
            <wp14:sizeRelH relativeFrom="page">
              <wp14:pctWidth>0</wp14:pctWidth>
            </wp14:sizeRelH>
            <wp14:sizeRelV relativeFrom="page">
              <wp14:pctHeight>0</wp14:pctHeight>
            </wp14:sizeRelV>
          </wp:anchor>
        </w:drawing>
      </w:r>
    </w:p>
    <w:p w:rsidR="00AD7442" w:rsidRDefault="007F1100" w:rsidP="00DD169A">
      <w:pPr>
        <w:pStyle w:val="Prrafodelista"/>
        <w:numPr>
          <w:ilvl w:val="0"/>
          <w:numId w:val="7"/>
        </w:numPr>
        <w:jc w:val="both"/>
      </w:pPr>
      <w:r>
        <w:rPr>
          <w:noProof/>
          <w:lang w:eastAsia="es-ES"/>
        </w:rPr>
        <mc:AlternateContent>
          <mc:Choice Requires="wps">
            <w:drawing>
              <wp:anchor distT="0" distB="0" distL="114300" distR="114300" simplePos="0" relativeHeight="251676672" behindDoc="0" locked="0" layoutInCell="1" allowOverlap="1">
                <wp:simplePos x="0" y="0"/>
                <wp:positionH relativeFrom="column">
                  <wp:posOffset>-59055</wp:posOffset>
                </wp:positionH>
                <wp:positionV relativeFrom="paragraph">
                  <wp:posOffset>67945</wp:posOffset>
                </wp:positionV>
                <wp:extent cx="3552825" cy="723900"/>
                <wp:effectExtent l="3810" t="0" r="0" b="0"/>
                <wp:wrapTopAndBottom/>
                <wp:docPr id="2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2825" cy="723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375BA0">
                            <w:pPr>
                              <w:pStyle w:val="Epgrafe"/>
                              <w:jc w:val="both"/>
                            </w:pPr>
                            <w:bookmarkStart w:id="47" w:name="_Toc516069723"/>
                            <w:r>
                              <w:t>Tabla 2. Tabla cruzada entre hábito tabáquico y edad</w:t>
                            </w:r>
                            <w:bookmarkEnd w:id="47"/>
                          </w:p>
                          <w:p w:rsidR="00F57F53" w:rsidRPr="00375BA0" w:rsidRDefault="00F57F53" w:rsidP="00375BA0">
                            <w:pPr>
                              <w:pStyle w:val="Epgrafe"/>
                              <w:jc w:val="both"/>
                            </w:pPr>
                            <w:bookmarkStart w:id="48" w:name="_Toc516069724"/>
                            <w:r>
                              <w:t>Figura 11.</w:t>
                            </w:r>
                            <w:r w:rsidRPr="00375BA0">
                              <w:t xml:space="preserve"> </w:t>
                            </w:r>
                            <w:r w:rsidRPr="00134F85">
                              <w:t>Diagrama de barras</w:t>
                            </w:r>
                            <w:r>
                              <w:t>: R</w:t>
                            </w:r>
                            <w:r w:rsidRPr="00134F85">
                              <w:t>elación entre edad y presencia de comorbilidades.</w:t>
                            </w:r>
                            <w:bookmarkEnd w:id="4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2" type="#_x0000_t202" style="position:absolute;left:0;text-align:left;margin-left:-4.65pt;margin-top:5.35pt;width:279.75pt;height:5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" filled="f" stroked="f">
                <v:textbox>
                  <w:txbxContent>
                    <w:p w:rsidR="00F57F53" w:rsidRDefault="00F57F53" w:rsidP="00375BA0">
                      <w:pPr>
                        <w:pStyle w:val="Epgrafe"/>
                        <w:jc w:val="both"/>
                      </w:pPr>
                      <w:bookmarkStart w:id="49" w:name="_Toc516069723"/>
                      <w:r>
                        <w:t>Tabla 2. Tabla cruzada entre hábito tabáquico y edad</w:t>
                      </w:r>
                      <w:bookmarkEnd w:id="49"/>
                    </w:p>
                    <w:p w:rsidR="00F57F53" w:rsidRPr="00375BA0" w:rsidRDefault="00F57F53" w:rsidP="00375BA0">
                      <w:pPr>
                        <w:pStyle w:val="Epgrafe"/>
                        <w:jc w:val="both"/>
                      </w:pPr>
                      <w:bookmarkStart w:id="50" w:name="_Toc516069724"/>
                      <w:r>
                        <w:t>Figura 11.</w:t>
                      </w:r>
                      <w:r w:rsidRPr="00375BA0">
                        <w:t xml:space="preserve"> </w:t>
                      </w:r>
                      <w:r w:rsidRPr="00134F85">
                        <w:t>Diagrama de barras</w:t>
                      </w:r>
                      <w:r>
                        <w:t>: R</w:t>
                      </w:r>
                      <w:r w:rsidRPr="00134F85">
                        <w:t>elación entre edad y presencia de comorbilidades.</w:t>
                      </w:r>
                      <w:bookmarkEnd w:id="50"/>
                    </w:p>
                  </w:txbxContent>
                </v:textbox>
                <w10:wrap type="topAndBottom"/>
              </v:shape>
            </w:pict>
          </mc:Fallback>
        </mc:AlternateContent>
      </w:r>
      <w:r w:rsidR="005B305F">
        <w:t xml:space="preserve">Encontramos que los hombres tenían 1.89 veces más probabilidad de beber alcohol que las mujeres </w:t>
      </w:r>
      <w:r w:rsidR="00730EF9">
        <w:t>(</w:t>
      </w:r>
      <w:r w:rsidR="005B305F">
        <w:t>p=0.005</w:t>
      </w:r>
      <w:r w:rsidR="00730EF9">
        <w:t>)</w:t>
      </w:r>
      <w:r w:rsidR="005B305F">
        <w:t>. Además, las mujeres presenta</w:t>
      </w:r>
      <w:r w:rsidR="00730EF9">
        <w:t>ban</w:t>
      </w:r>
      <w:r w:rsidR="005B305F">
        <w:t xml:space="preserve"> clínica neurológica al diagnóstico con una </w:t>
      </w:r>
      <w:r w:rsidR="005B305F" w:rsidRPr="00CA159A">
        <w:t>OR=5.31</w:t>
      </w:r>
      <w:r w:rsidR="00CA159A">
        <w:t>,</w:t>
      </w:r>
      <w:r w:rsidR="00494357">
        <w:t xml:space="preserve"> es decir </w:t>
      </w:r>
      <w:r w:rsidR="0020606F">
        <w:t xml:space="preserve"> con </w:t>
      </w:r>
      <w:r w:rsidR="00494357">
        <w:t xml:space="preserve">5.31 veces más posibilidades </w:t>
      </w:r>
      <w:r w:rsidR="0020606F">
        <w:t>que los hombres</w:t>
      </w:r>
      <w:r w:rsidR="005B305F">
        <w:t>.</w:t>
      </w:r>
      <w:r w:rsidR="00F87F3E" w:rsidRPr="00F87F3E">
        <w:rPr>
          <w:noProof/>
          <w:lang w:eastAsia="es-ES"/>
        </w:rPr>
        <w:t xml:space="preserve"> </w:t>
      </w:r>
    </w:p>
    <w:p w:rsidR="00BA6083" w:rsidRPr="00DB454A" w:rsidRDefault="005B305F" w:rsidP="00DB454A">
      <w:pPr>
        <w:pStyle w:val="Prrafodelista"/>
        <w:numPr>
          <w:ilvl w:val="0"/>
          <w:numId w:val="7"/>
        </w:numPr>
        <w:jc w:val="both"/>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al diagnóstico del aneurisma. Asimismo se halló que el consumo de alcohol guardaba relación con el tipo de materiales utilizados en la TEV: a los pacientes que no consumían alcohol se les puso stent con una mayor frecuencia (</w:t>
      </w:r>
      <w:r w:rsidR="00730EF9">
        <w:t>p=0.046)</w:t>
      </w:r>
      <w:r>
        <w:t>.</w:t>
      </w:r>
      <w:r w:rsidR="0020606F" w:rsidRPr="0020606F">
        <w:rPr>
          <w:noProof/>
          <w:sz w:val="18"/>
          <w:szCs w:val="18"/>
          <w:lang w:eastAsia="es-ES"/>
        </w:rPr>
        <w:t xml:space="preserve"> </w:t>
      </w:r>
    </w:p>
    <w:p w:rsidR="00AB772A" w:rsidRDefault="00166D06" w:rsidP="004127BE">
      <w:pPr>
        <w:pStyle w:val="Prrafodelista"/>
        <w:numPr>
          <w:ilvl w:val="0"/>
          <w:numId w:val="7"/>
        </w:numPr>
        <w:jc w:val="both"/>
      </w:pPr>
      <w:r>
        <w:rPr>
          <w:noProof/>
          <w:lang w:eastAsia="es-ES"/>
        </w:rPr>
        <w:lastRenderedPageBreak/>
        <w:drawing>
          <wp:anchor distT="0" distB="0" distL="114300" distR="114300" simplePos="0" relativeHeight="251659776" behindDoc="0" locked="0" layoutInCell="1" allowOverlap="1" wp14:anchorId="7D02FE37" wp14:editId="76DF7B73">
            <wp:simplePos x="0" y="0"/>
            <wp:positionH relativeFrom="column">
              <wp:posOffset>226060</wp:posOffset>
            </wp:positionH>
            <wp:positionV relativeFrom="paragraph">
              <wp:posOffset>1621155</wp:posOffset>
            </wp:positionV>
            <wp:extent cx="2668270" cy="1551940"/>
            <wp:effectExtent l="0" t="0" r="0" b="0"/>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007F1100">
        <w:rPr>
          <w:noProof/>
          <w:lang w:eastAsia="es-ES"/>
        </w:rPr>
        <mc:AlternateContent>
          <mc:Choice Requires="wps">
            <w:drawing>
              <wp:anchor distT="0" distB="0" distL="114300" distR="114300" simplePos="0" relativeHeight="251682816" behindDoc="0" locked="0" layoutInCell="1" allowOverlap="1">
                <wp:simplePos x="0" y="0"/>
                <wp:positionH relativeFrom="column">
                  <wp:posOffset>2918460</wp:posOffset>
                </wp:positionH>
                <wp:positionV relativeFrom="paragraph">
                  <wp:posOffset>1731645</wp:posOffset>
                </wp:positionV>
                <wp:extent cx="2543175" cy="1609725"/>
                <wp:effectExtent l="0" t="0" r="3810" b="0"/>
                <wp:wrapTopAndBottom/>
                <wp:docPr id="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160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Pr="00FE1983" w:rsidRDefault="00F57F53" w:rsidP="008A0559">
                            <w:pPr>
                              <w:pStyle w:val="Epgrafe"/>
                              <w:spacing w:line="276" w:lineRule="auto"/>
                              <w:jc w:val="both"/>
                              <w:rPr>
                                <w:szCs w:val="21"/>
                              </w:rPr>
                            </w:pPr>
                            <w:bookmarkStart w:id="51" w:name="_Toc516069725"/>
                            <w:r w:rsidRPr="00FE1983">
                              <w:rPr>
                                <w:szCs w:val="21"/>
                              </w:rPr>
                              <w:t>Figura 12. Diagrama de barras: relación entre sexo y clínica neurológica.</w:t>
                            </w:r>
                            <w:bookmarkEnd w:id="51"/>
                          </w:p>
                          <w:p w:rsidR="00F57F53" w:rsidRPr="00FE1983" w:rsidRDefault="00F57F53" w:rsidP="008A0559">
                            <w:pPr>
                              <w:pStyle w:val="Epgrafe"/>
                              <w:spacing w:line="276" w:lineRule="auto"/>
                              <w:jc w:val="both"/>
                              <w:rPr>
                                <w:szCs w:val="21"/>
                              </w:rPr>
                            </w:pPr>
                            <w:bookmarkStart w:id="52" w:name="_Toc510797567"/>
                            <w:bookmarkStart w:id="53" w:name="_Toc512441281"/>
                            <w:bookmarkStart w:id="54" w:name="_Toc516069726"/>
                            <w:r w:rsidRPr="00FE1983">
                              <w:rPr>
                                <w:szCs w:val="21"/>
                              </w:rPr>
                              <w:t>Figura 13. Diagrama de barras: relación entre consumo de alcohol y clínica neurológica.</w:t>
                            </w:r>
                            <w:bookmarkEnd w:id="52"/>
                            <w:bookmarkEnd w:id="53"/>
                            <w:bookmarkEnd w:id="54"/>
                          </w:p>
                          <w:p w:rsidR="00F57F53" w:rsidRPr="00FE1983" w:rsidRDefault="00F57F53" w:rsidP="008A0559">
                            <w:pPr>
                              <w:pStyle w:val="Epgrafe"/>
                              <w:spacing w:line="276" w:lineRule="auto"/>
                              <w:jc w:val="both"/>
                              <w:rPr>
                                <w:szCs w:val="21"/>
                              </w:rPr>
                            </w:pPr>
                            <w:bookmarkStart w:id="55" w:name="_Toc510797568"/>
                            <w:bookmarkStart w:id="56" w:name="_Toc512441282"/>
                            <w:bookmarkStart w:id="57" w:name="_Toc516069727"/>
                            <w:r w:rsidRPr="00FE1983">
                              <w:rPr>
                                <w:szCs w:val="21"/>
                              </w:rPr>
                              <w:t>Figura 14. Diagrama de barras: relación entre sexo y consumo de alcohol.</w:t>
                            </w:r>
                            <w:bookmarkEnd w:id="55"/>
                            <w:bookmarkEnd w:id="56"/>
                            <w:bookmarkEnd w:id="57"/>
                          </w:p>
                          <w:p w:rsidR="00F57F53" w:rsidRPr="009E2915" w:rsidRDefault="00F57F53" w:rsidP="009E291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3" type="#_x0000_t202" style="position:absolute;left:0;text-align:left;margin-left:229.8pt;margin-top:136.35pt;width:200.25pt;height:126.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cHCugIAAMM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" filled="f" stroked="f">
                <v:textbox>
                  <w:txbxContent>
                    <w:p w:rsidR="00F57F53" w:rsidRPr="00FE1983" w:rsidRDefault="00F57F53" w:rsidP="008A0559">
                      <w:pPr>
                        <w:pStyle w:val="Epgrafe"/>
                        <w:spacing w:line="276" w:lineRule="auto"/>
                        <w:jc w:val="both"/>
                        <w:rPr>
                          <w:szCs w:val="21"/>
                        </w:rPr>
                      </w:pPr>
                      <w:bookmarkStart w:id="58" w:name="_Toc516069725"/>
                      <w:r w:rsidRPr="00FE1983">
                        <w:rPr>
                          <w:szCs w:val="21"/>
                        </w:rPr>
                        <w:t>Figura 12. Diagrama de barras: relación entre sexo y clínica neurológica.</w:t>
                      </w:r>
                      <w:bookmarkEnd w:id="58"/>
                    </w:p>
                    <w:p w:rsidR="00F57F53" w:rsidRPr="00FE1983" w:rsidRDefault="00F57F53" w:rsidP="008A0559">
                      <w:pPr>
                        <w:pStyle w:val="Epgrafe"/>
                        <w:spacing w:line="276" w:lineRule="auto"/>
                        <w:jc w:val="both"/>
                        <w:rPr>
                          <w:szCs w:val="21"/>
                        </w:rPr>
                      </w:pPr>
                      <w:bookmarkStart w:id="59" w:name="_Toc510797567"/>
                      <w:bookmarkStart w:id="60" w:name="_Toc512441281"/>
                      <w:bookmarkStart w:id="61" w:name="_Toc516069726"/>
                      <w:r w:rsidRPr="00FE1983">
                        <w:rPr>
                          <w:szCs w:val="21"/>
                        </w:rPr>
                        <w:t>Figura 13. Diagrama de barras: relación entre consumo de alcohol y clínica neurológica.</w:t>
                      </w:r>
                      <w:bookmarkEnd w:id="59"/>
                      <w:bookmarkEnd w:id="60"/>
                      <w:bookmarkEnd w:id="61"/>
                    </w:p>
                    <w:p w:rsidR="00F57F53" w:rsidRPr="00FE1983" w:rsidRDefault="00F57F53" w:rsidP="008A0559">
                      <w:pPr>
                        <w:pStyle w:val="Epgrafe"/>
                        <w:spacing w:line="276" w:lineRule="auto"/>
                        <w:jc w:val="both"/>
                        <w:rPr>
                          <w:szCs w:val="21"/>
                        </w:rPr>
                      </w:pPr>
                      <w:bookmarkStart w:id="62" w:name="_Toc510797568"/>
                      <w:bookmarkStart w:id="63" w:name="_Toc512441282"/>
                      <w:bookmarkStart w:id="64" w:name="_Toc516069727"/>
                      <w:r w:rsidRPr="00FE1983">
                        <w:rPr>
                          <w:szCs w:val="21"/>
                        </w:rPr>
                        <w:t>Figura 14. Diagrama de barras: relación entre sexo y consumo de alcohol.</w:t>
                      </w:r>
                      <w:bookmarkEnd w:id="62"/>
                      <w:bookmarkEnd w:id="63"/>
                      <w:bookmarkEnd w:id="64"/>
                    </w:p>
                    <w:p w:rsidR="00F57F53" w:rsidRPr="009E2915" w:rsidRDefault="00F57F53" w:rsidP="009E2915"/>
                  </w:txbxContent>
                </v:textbox>
                <w10:wrap type="topAndBottom"/>
              </v:shape>
            </w:pict>
          </mc:Fallback>
        </mc:AlternateContent>
      </w:r>
      <w:r w:rsidR="00DB454A" w:rsidRPr="002C55F2">
        <w:rPr>
          <w:noProof/>
          <w:sz w:val="18"/>
          <w:szCs w:val="18"/>
          <w:lang w:eastAsia="es-ES"/>
        </w:rPr>
        <w:drawing>
          <wp:anchor distT="0" distB="0" distL="114300" distR="114300" simplePos="0" relativeHeight="251655680" behindDoc="0" locked="0" layoutInCell="1" allowOverlap="1" wp14:anchorId="4F5FEA77" wp14:editId="2DB2C6A6">
            <wp:simplePos x="0" y="0"/>
            <wp:positionH relativeFrom="column">
              <wp:posOffset>2899410</wp:posOffset>
            </wp:positionH>
            <wp:positionV relativeFrom="paragraph">
              <wp:posOffset>55245</wp:posOffset>
            </wp:positionV>
            <wp:extent cx="2495550" cy="1562100"/>
            <wp:effectExtent l="0" t="0" r="0" b="0"/>
            <wp:wrapSquare wrapText="bothSides"/>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DB454A">
        <w:rPr>
          <w:noProof/>
          <w:lang w:eastAsia="es-ES"/>
        </w:rPr>
        <w:drawing>
          <wp:anchor distT="0" distB="0" distL="114300" distR="114300" simplePos="0" relativeHeight="251652608" behindDoc="0" locked="0" layoutInCell="1" allowOverlap="1" wp14:anchorId="3E7BABF7" wp14:editId="2980FE85">
            <wp:simplePos x="0" y="0"/>
            <wp:positionH relativeFrom="column">
              <wp:posOffset>222885</wp:posOffset>
            </wp:positionH>
            <wp:positionV relativeFrom="paragraph">
              <wp:posOffset>55245</wp:posOffset>
            </wp:positionV>
            <wp:extent cx="2677795" cy="1562100"/>
            <wp:effectExtent l="0" t="0" r="8255" b="0"/>
            <wp:wrapSquare wrapText="bothSides"/>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AB772A">
        <w:t xml:space="preserve">Se observó una asociación entre la exposición al tabaco y el número de aneurismas. </w:t>
      </w:r>
      <w:r w:rsidR="00A37422">
        <w:t xml:space="preserve">El 100% </w:t>
      </w:r>
      <w:r w:rsidR="00AB772A">
        <w:t>de lo</w:t>
      </w:r>
      <w:r w:rsidR="001828C8">
        <w:t>s pacientes no expuestos poseía</w:t>
      </w:r>
      <w:r w:rsidR="00AB772A">
        <w:t xml:space="preserve"> </w:t>
      </w:r>
      <w:r w:rsidR="00A37422">
        <w:t>un único</w:t>
      </w:r>
      <w:r w:rsidR="00AB772A">
        <w:t xml:space="preserve"> aneurisma y </w:t>
      </w:r>
      <w:r w:rsidR="001828C8">
        <w:t xml:space="preserve">el </w:t>
      </w:r>
      <w:r w:rsidR="002D78AD">
        <w:t>52.4</w:t>
      </w:r>
      <w:r w:rsidR="001828C8">
        <w:t>% de los sí expuestos tenía</w:t>
      </w:r>
      <w:r w:rsidR="00AB772A">
        <w:t xml:space="preserve"> </w:t>
      </w:r>
      <w:r w:rsidR="00A37422">
        <w:t>aneurismas múltiples</w:t>
      </w:r>
      <w:r w:rsidR="00AB772A">
        <w:t xml:space="preserve"> (Chi-Cuadrado p=0.</w:t>
      </w:r>
      <w:r w:rsidR="00730EF9">
        <w:t>0</w:t>
      </w:r>
      <w:r w:rsidR="002D78AD">
        <w:t>06</w:t>
      </w:r>
      <w:r w:rsidR="00AB772A">
        <w:t>). También se vio que los pacientes que fumaban tenían aneurismas dependientes de la ACI y de la ACoA con mayor frecuencia que en otras localizaciones (Chi-Cuadrado p=0.</w:t>
      </w:r>
      <w:r w:rsidR="00730EF9">
        <w:t>0</w:t>
      </w:r>
      <w:r w:rsidR="00AB772A">
        <w:t>29).</w:t>
      </w:r>
    </w:p>
    <w:p w:rsidR="00017696" w:rsidRDefault="00A60DFE" w:rsidP="00DD169A">
      <w:pPr>
        <w:pStyle w:val="Prrafodelista"/>
        <w:numPr>
          <w:ilvl w:val="0"/>
          <w:numId w:val="7"/>
        </w:numPr>
        <w:spacing w:after="0"/>
        <w:jc w:val="both"/>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ACoA </w:t>
      </w:r>
      <w:r w:rsidR="00204688">
        <w:t>(p=0.008)</w:t>
      </w:r>
      <w:r w:rsidR="00E52E98">
        <w:t>.</w:t>
      </w:r>
    </w:p>
    <w:p w:rsidR="001272F6" w:rsidRPr="001272F6" w:rsidRDefault="001272F6" w:rsidP="001272F6">
      <w:pPr>
        <w:jc w:val="both"/>
        <w:rPr>
          <w:color w:val="E20087"/>
        </w:rPr>
      </w:pPr>
    </w:p>
    <w:p w:rsidR="00BE22AF" w:rsidRPr="00BE22AF" w:rsidRDefault="002F717A" w:rsidP="00BE22AF">
      <w:pPr>
        <w:pStyle w:val="Prrafodelista"/>
        <w:numPr>
          <w:ilvl w:val="0"/>
          <w:numId w:val="7"/>
        </w:numPr>
        <w:jc w:val="both"/>
        <w:rPr>
          <w:color w:val="E20087"/>
        </w:rPr>
      </w:pPr>
      <w:r>
        <w:rPr>
          <w:noProof/>
          <w:lang w:eastAsia="es-ES"/>
        </w:rPr>
        <w:lastRenderedPageBreak/>
        <w:drawing>
          <wp:anchor distT="0" distB="0" distL="114300" distR="114300" simplePos="0" relativeHeight="251683840" behindDoc="0" locked="0" layoutInCell="1" allowOverlap="1" wp14:anchorId="5445B1C4" wp14:editId="10C1939B">
            <wp:simplePos x="0" y="0"/>
            <wp:positionH relativeFrom="margin">
              <wp:posOffset>-294005</wp:posOffset>
            </wp:positionH>
            <wp:positionV relativeFrom="margin">
              <wp:posOffset>-19050</wp:posOffset>
            </wp:positionV>
            <wp:extent cx="6353175" cy="2257425"/>
            <wp:effectExtent l="0" t="0" r="0" b="0"/>
            <wp:wrapSquare wrapText="bothSides"/>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00A612A4" w:rsidRPr="00CC62C5">
        <w:rPr>
          <w:noProof/>
          <w:sz w:val="36"/>
          <w:szCs w:val="36"/>
          <w:lang w:eastAsia="es-ES"/>
        </w:rPr>
        <w:drawing>
          <wp:anchor distT="0" distB="0" distL="114300" distR="114300" simplePos="0" relativeHeight="251688448" behindDoc="0" locked="0" layoutInCell="1" allowOverlap="1" wp14:anchorId="0F4E4AF4" wp14:editId="499E2D89">
            <wp:simplePos x="0" y="0"/>
            <wp:positionH relativeFrom="column">
              <wp:posOffset>769620</wp:posOffset>
            </wp:positionH>
            <wp:positionV relativeFrom="paragraph">
              <wp:posOffset>5608320</wp:posOffset>
            </wp:positionV>
            <wp:extent cx="3823970" cy="2228850"/>
            <wp:effectExtent l="0" t="0" r="5080" b="0"/>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r w:rsidR="007F1100">
        <w:rPr>
          <w:noProof/>
          <w:lang w:eastAsia="es-ES"/>
        </w:rPr>
        <mc:AlternateContent>
          <mc:Choice Requires="wps">
            <w:drawing>
              <wp:anchor distT="0" distB="0" distL="114300" distR="114300" simplePos="0" relativeHeight="251686912" behindDoc="0" locked="0" layoutInCell="1" allowOverlap="1">
                <wp:simplePos x="0" y="0"/>
                <wp:positionH relativeFrom="column">
                  <wp:posOffset>320040</wp:posOffset>
                </wp:positionH>
                <wp:positionV relativeFrom="paragraph">
                  <wp:posOffset>7922895</wp:posOffset>
                </wp:positionV>
                <wp:extent cx="4792980" cy="390525"/>
                <wp:effectExtent l="1905" t="0" r="0" b="0"/>
                <wp:wrapSquare wrapText="bothSides"/>
                <wp:docPr id="2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2980"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rsidP="009C2D20">
                            <w:pPr>
                              <w:pStyle w:val="Epgrafe"/>
                              <w:jc w:val="center"/>
                            </w:pPr>
                            <w:bookmarkStart w:id="65" w:name="_Toc516069728"/>
                            <w:r>
                              <w:t>Figura 16. Distribución de HSA previa según el número de aneurismas</w:t>
                            </w:r>
                            <w:bookmarkEnd w:id="65"/>
                          </w:p>
                          <w:p w:rsidR="00F57F53" w:rsidRPr="00D852E1" w:rsidRDefault="00F57F53" w:rsidP="009C2D2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4" type="#_x0000_t202" style="position:absolute;left:0;text-align:left;margin-left:25.2pt;margin-top:623.85pt;width:377.4pt;height:3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q+8uAIAAMI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" filled="f" stroked="f">
                <v:textbox>
                  <w:txbxContent>
                    <w:p w:rsidR="00F57F53" w:rsidRDefault="00F57F53" w:rsidP="009C2D20">
                      <w:pPr>
                        <w:pStyle w:val="Epgrafe"/>
                        <w:jc w:val="center"/>
                      </w:pPr>
                      <w:bookmarkStart w:id="66" w:name="_Toc516069728"/>
                      <w:r>
                        <w:t>Figura 16. Distribución de HSA previa según el número de aneurismas</w:t>
                      </w:r>
                      <w:bookmarkEnd w:id="66"/>
                    </w:p>
                    <w:p w:rsidR="00F57F53" w:rsidRPr="00D852E1" w:rsidRDefault="00F57F53" w:rsidP="009C2D20">
                      <w:pPr>
                        <w:jc w:val="center"/>
                      </w:pPr>
                    </w:p>
                  </w:txbxContent>
                </v:textbox>
                <w10:wrap type="square"/>
              </v:shape>
            </w:pict>
          </mc:Fallback>
        </mc:AlternateContent>
      </w:r>
      <w:r w:rsidR="007F1100">
        <w:rPr>
          <w:noProof/>
          <w:lang w:eastAsia="es-ES"/>
        </w:rPr>
        <mc:AlternateContent>
          <mc:Choice Requires="wps">
            <w:drawing>
              <wp:anchor distT="0" distB="0" distL="114300" distR="114300" simplePos="0" relativeHeight="251684864" behindDoc="0" locked="0" layoutInCell="1" allowOverlap="1">
                <wp:simplePos x="0" y="0"/>
                <wp:positionH relativeFrom="column">
                  <wp:posOffset>-5715</wp:posOffset>
                </wp:positionH>
                <wp:positionV relativeFrom="paragraph">
                  <wp:posOffset>2312670</wp:posOffset>
                </wp:positionV>
                <wp:extent cx="4985385" cy="504825"/>
                <wp:effectExtent l="0" t="0" r="0" b="0"/>
                <wp:wrapTopAndBottom/>
                <wp:docPr id="2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538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Pr="00734045" w:rsidRDefault="00F57F53" w:rsidP="004F1C4B">
                            <w:pPr>
                              <w:pStyle w:val="Epgrafe"/>
                            </w:pPr>
                            <w:bookmarkStart w:id="67" w:name="_Toc512441283"/>
                            <w:bookmarkStart w:id="68" w:name="_Toc516069729"/>
                            <w:r>
                              <w:t>Figura 14. Distribución de las localizaciones de los aneurismas según su tamaño</w:t>
                            </w:r>
                            <w:bookmarkEnd w:id="67"/>
                            <w:bookmarkEnd w:id="68"/>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5" style="position:absolute;left:0;text-align:left;margin-left:-.45pt;margin-top:182.1pt;width:392.55pt;height:39.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" filled="f" stroked="f">
                <v:textbox>
                  <w:txbxContent>
                    <w:p w:rsidR="00F57F53" w:rsidRPr="00734045" w:rsidRDefault="00F57F53" w:rsidP="004F1C4B">
                      <w:pPr>
                        <w:pStyle w:val="Epgrafe"/>
                      </w:pPr>
                      <w:bookmarkStart w:id="69" w:name="_Toc512441283"/>
                      <w:bookmarkStart w:id="70" w:name="_Toc516069729"/>
                      <w:r>
                        <w:t>Figura 14. Distribución de las localizaciones de los aneurismas según su tamaño</w:t>
                      </w:r>
                      <w:bookmarkEnd w:id="69"/>
                      <w:bookmarkEnd w:id="70"/>
                    </w:p>
                  </w:txbxContent>
                </v:textbox>
                <w10:wrap type="topAndBottom"/>
              </v:rect>
            </w:pict>
          </mc:Fallback>
        </mc:AlternateContent>
      </w:r>
      <w:r w:rsidR="002701A3">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w:t>
      </w:r>
      <w:r w:rsidR="00FE1983">
        <w:rPr>
          <w:noProof/>
          <w:lang w:eastAsia="es-ES"/>
        </w:rPr>
        <w:t>una OR=4.889,</w:t>
      </w:r>
      <w:r w:rsidR="00C723E4">
        <w:rPr>
          <w:noProof/>
          <w:lang w:eastAsia="es-ES"/>
        </w:rPr>
        <w:t xml:space="preserve">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r w:rsidR="007F1100">
        <w:rPr>
          <w:noProof/>
          <w:lang w:eastAsia="es-ES"/>
        </w:rPr>
        <mc:AlternateContent>
          <mc:Choice Requires="wps">
            <w:drawing>
              <wp:anchor distT="0" distB="0" distL="114300" distR="114300" simplePos="0" relativeHeight="251689984" behindDoc="0" locked="0" layoutInCell="1" allowOverlap="1">
                <wp:simplePos x="0" y="0"/>
                <wp:positionH relativeFrom="column">
                  <wp:posOffset>4175760</wp:posOffset>
                </wp:positionH>
                <wp:positionV relativeFrom="paragraph">
                  <wp:posOffset>-584200</wp:posOffset>
                </wp:positionV>
                <wp:extent cx="1257300" cy="1933575"/>
                <wp:effectExtent l="0" t="0" r="0" b="1270"/>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1933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Default="00F57F5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36" type="#_x0000_t202" style="position:absolute;left:0;text-align:left;margin-left:328.8pt;margin-top:-46pt;width:99pt;height:15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pKuugIAAMQ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" filled="f" stroked="f">
                <v:textbox>
                  <w:txbxContent>
                    <w:p w:rsidR="00F57F53" w:rsidRDefault="00F57F53"/>
                  </w:txbxContent>
                </v:textbox>
                <w10:wrap type="square"/>
              </v:shape>
            </w:pict>
          </mc:Fallback>
        </mc:AlternateContent>
      </w:r>
    </w:p>
    <w:p w:rsidR="00C44778" w:rsidRDefault="007F1100" w:rsidP="00DD169A">
      <w:pPr>
        <w:pStyle w:val="Prrafodelista"/>
        <w:numPr>
          <w:ilvl w:val="0"/>
          <w:numId w:val="7"/>
        </w:numPr>
        <w:jc w:val="both"/>
      </w:pPr>
      <w:r>
        <w:rPr>
          <w:noProof/>
          <w:lang w:eastAsia="es-ES"/>
        </w:rPr>
        <w:lastRenderedPageBreak/>
        <mc:AlternateContent>
          <mc:Choice Requires="wps">
            <w:drawing>
              <wp:anchor distT="0" distB="0" distL="114300" distR="114300" simplePos="0" relativeHeight="251691008" behindDoc="1" locked="0" layoutInCell="1" allowOverlap="1">
                <wp:simplePos x="0" y="0"/>
                <wp:positionH relativeFrom="column">
                  <wp:posOffset>4103370</wp:posOffset>
                </wp:positionH>
                <wp:positionV relativeFrom="paragraph">
                  <wp:posOffset>121920</wp:posOffset>
                </wp:positionV>
                <wp:extent cx="1209675" cy="1876425"/>
                <wp:effectExtent l="0" t="0" r="0" b="0"/>
                <wp:wrapSquare wrapText="bothSides"/>
                <wp:docPr id="2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876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Pr="005A445E" w:rsidRDefault="00F57F53" w:rsidP="00BE22AF">
                            <w:pPr>
                              <w:pStyle w:val="Epgrafe"/>
                            </w:pPr>
                            <w:bookmarkStart w:id="71" w:name="_Toc512441284"/>
                            <w:bookmarkStart w:id="72" w:name="_Toc516069730"/>
                            <w:r>
                              <w:t>Tabla 2.  Estimación de riesgo  para número de aneurismas y tamaño</w:t>
                            </w:r>
                            <w:bookmarkEnd w:id="71"/>
                            <w:bookmarkEnd w:id="7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7" type="#_x0000_t202" style="position:absolute;left:0;text-align:left;margin-left:323.1pt;margin-top:9.6pt;width:95.25pt;height:147.7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" filled="f" stroked="f">
                <v:textbox>
                  <w:txbxContent>
                    <w:p w:rsidR="00F57F53" w:rsidRPr="005A445E" w:rsidRDefault="00F57F53" w:rsidP="00BE22AF">
                      <w:pPr>
                        <w:pStyle w:val="Epgrafe"/>
                      </w:pPr>
                      <w:bookmarkStart w:id="73" w:name="_Toc512441284"/>
                      <w:bookmarkStart w:id="74" w:name="_Toc516069730"/>
                      <w:r>
                        <w:t>Tabla 2.  Estimación de riesgo  para número de aneurismas y tamaño</w:t>
                      </w:r>
                      <w:bookmarkEnd w:id="73"/>
                      <w:bookmarkEnd w:id="74"/>
                    </w:p>
                  </w:txbxContent>
                </v:textbox>
                <w10:wrap type="square"/>
              </v:shape>
            </w:pict>
          </mc:Fallback>
        </mc:AlternateContent>
      </w:r>
      <w:r>
        <w:rPr>
          <w:noProof/>
          <w:lang w:eastAsia="es-ES"/>
        </w:rPr>
        <mc:AlternateContent>
          <mc:Choice Requires="wps">
            <w:drawing>
              <wp:anchor distT="0" distB="0" distL="114300" distR="114300" simplePos="0" relativeHeight="251692032" behindDoc="0" locked="0" layoutInCell="1" allowOverlap="1">
                <wp:simplePos x="0" y="0"/>
                <wp:positionH relativeFrom="column">
                  <wp:posOffset>289560</wp:posOffset>
                </wp:positionH>
                <wp:positionV relativeFrom="paragraph">
                  <wp:posOffset>-1664970</wp:posOffset>
                </wp:positionV>
                <wp:extent cx="1247775" cy="257175"/>
                <wp:effectExtent l="0" t="0" r="3810" b="0"/>
                <wp:wrapNone/>
                <wp:docPr id="1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7F53" w:rsidRPr="00BE22AF" w:rsidRDefault="00F57F53">
                            <w:pPr>
                              <w:rPr>
                                <w:b/>
                                <w:i/>
                              </w:rPr>
                            </w:pPr>
                            <w:r>
                              <w:rPr>
                                <w:b/>
                                <w:i/>
                              </w:rPr>
                              <w:t>Tabla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8" type="#_x0000_t202" style="position:absolute;left:0;text-align:left;margin-left:22.8pt;margin-top:-131.1pt;width:98.25pt;height:20.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aJ1twIAAMM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" filled="f" stroked="f">
                <v:textbox>
                  <w:txbxContent>
                    <w:p w:rsidR="00F57F53" w:rsidRPr="00BE22AF" w:rsidRDefault="00F57F53">
                      <w:pPr>
                        <w:rPr>
                          <w:b/>
                          <w:i/>
                        </w:rPr>
                      </w:pPr>
                      <w:r>
                        <w:rPr>
                          <w:b/>
                          <w:i/>
                        </w:rPr>
                        <w:t>Tabla 2.</w:t>
                      </w:r>
                    </w:p>
                  </w:txbxContent>
                </v:textbox>
              </v:shape>
            </w:pict>
          </mc:Fallback>
        </mc:AlternateContent>
      </w:r>
      <w:r w:rsidR="00BE22AF" w:rsidRPr="002C4EC4">
        <w:rPr>
          <w:noProof/>
          <w:lang w:eastAsia="es-ES"/>
        </w:rPr>
        <w:drawing>
          <wp:anchor distT="0" distB="0" distL="114300" distR="114300" simplePos="0" relativeHeight="251697664" behindDoc="0" locked="0" layoutInCell="1" allowOverlap="1" wp14:anchorId="2D70F436" wp14:editId="61558379">
            <wp:simplePos x="0" y="0"/>
            <wp:positionH relativeFrom="column">
              <wp:posOffset>232410</wp:posOffset>
            </wp:positionH>
            <wp:positionV relativeFrom="paragraph">
              <wp:posOffset>-154305</wp:posOffset>
            </wp:positionV>
            <wp:extent cx="3811905" cy="1941195"/>
            <wp:effectExtent l="0" t="0" r="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3811905" cy="1941195"/>
                    </a:xfrm>
                    <a:prstGeom prst="rect">
                      <a:avLst/>
                    </a:prstGeom>
                  </pic:spPr>
                </pic:pic>
              </a:graphicData>
            </a:graphic>
            <wp14:sizeRelH relativeFrom="page">
              <wp14:pctWidth>0</wp14:pctWidth>
            </wp14:sizeRelH>
            <wp14:sizeRelV relativeFrom="page">
              <wp14:pctHeight>0</wp14:pctHeight>
            </wp14:sizeRelV>
          </wp:anchor>
        </w:drawing>
      </w:r>
      <w:r w:rsidR="006017E3">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w:t>
      </w:r>
      <w:r w:rsidR="00C44778" w:rsidRPr="00CA159A">
        <w:t>simple</w:t>
      </w:r>
      <w:r w:rsidR="00314C0F">
        <w:t xml:space="preserve"> </w:t>
      </w:r>
      <w:r w:rsidR="00C44778" w:rsidRPr="00CA159A">
        <w:t>OR=5.</w:t>
      </w:r>
      <w:r w:rsidR="00314C0F">
        <w:t>31</w:t>
      </w:r>
      <w:r w:rsidR="00C44778" w:rsidRPr="00CA159A">
        <w:t>. Asimismo</w:t>
      </w:r>
      <w:r w:rsidR="00C44778">
        <w:t xml:space="preserve"> </w:t>
      </w:r>
      <w:r w:rsidR="00A158BF">
        <w:t xml:space="preserve"> los pacientes cuyo TEV implica la colocación de un stent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E507AF" w:rsidRDefault="002F70CD" w:rsidP="00DD169A">
      <w:pPr>
        <w:pStyle w:val="Prrafodelista"/>
        <w:numPr>
          <w:ilvl w:val="0"/>
          <w:numId w:val="7"/>
        </w:numPr>
        <w:jc w:val="both"/>
      </w:pPr>
      <w:r>
        <w:t>No encontramos relación entre el tamaño del aneurisma y la presencia o no de complicaciones (p=0.246), ni tampoco entre el tamaño y el grado de oclusión del aneurisma (p=0.627).</w:t>
      </w:r>
    </w:p>
    <w:p w:rsidR="002F70CD" w:rsidRDefault="002F70CD" w:rsidP="00DD169A">
      <w:pPr>
        <w:pStyle w:val="Prrafodelista"/>
        <w:numPr>
          <w:ilvl w:val="0"/>
          <w:numId w:val="7"/>
        </w:numPr>
        <w:jc w:val="both"/>
      </w:pPr>
      <w:r>
        <w:t>No se vio relación entre la edad y la presencia o no de complicaciones (Chi-Cuadrado de Pearson p=0.321), ni tampoco entre la edad y la oclusión del aneurisma (p=0.773).</w:t>
      </w:r>
    </w:p>
    <w:p w:rsidR="00E507AF" w:rsidRDefault="002F70CD" w:rsidP="00DD169A">
      <w:pPr>
        <w:pStyle w:val="Prrafodelista"/>
        <w:numPr>
          <w:ilvl w:val="0"/>
          <w:numId w:val="7"/>
        </w:numPr>
        <w:jc w:val="both"/>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DD169A">
      <w:pPr>
        <w:pStyle w:val="Ttulo1"/>
        <w:jc w:val="both"/>
      </w:pPr>
      <w:bookmarkStart w:id="75" w:name="_Toc516070248"/>
      <w:r>
        <w:lastRenderedPageBreak/>
        <w:t>Discusión</w:t>
      </w:r>
      <w:bookmarkEnd w:id="75"/>
    </w:p>
    <w:p w:rsidR="003208FC" w:rsidRDefault="003208FC" w:rsidP="0065069C">
      <w:pPr>
        <w:pStyle w:val="Ttulo2"/>
        <w:numPr>
          <w:ilvl w:val="0"/>
          <w:numId w:val="11"/>
        </w:numPr>
        <w:spacing w:before="0" w:line="360" w:lineRule="auto"/>
        <w:jc w:val="both"/>
        <w:rPr>
          <w:color w:val="404040" w:themeColor="text1" w:themeTint="BF"/>
        </w:rPr>
      </w:pPr>
      <w:bookmarkStart w:id="76" w:name="_Toc516070249"/>
      <w:r w:rsidRPr="00F5485A">
        <w:rPr>
          <w:color w:val="404040" w:themeColor="text1" w:themeTint="BF"/>
        </w:rPr>
        <w:t>Análisis de las características epidemiológicas, clínicas y radiológicas de los aneurismas incidentales sometidos a tratamiento endovascular</w:t>
      </w:r>
      <w:bookmarkEnd w:id="76"/>
    </w:p>
    <w:p w:rsidR="007457D0" w:rsidRDefault="007457D0" w:rsidP="00C90382">
      <w:pPr>
        <w:jc w:val="both"/>
      </w:pPr>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w:t>
      </w:r>
      <w:r w:rsidR="009F7D3B">
        <w:t xml:space="preserve"> </w:t>
      </w:r>
      <w:r w:rsidR="009F7D3B">
        <w:fldChar w:fldCharType="begin"/>
      </w:r>
      <w:r w:rsidR="009F7D3B">
        <w:instrText xml:space="preserve"> ADDIN ZOTERO_ITEM CSL_CITATION {"citationID":"CfQJIqZv","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9F7D3B">
        <w:fldChar w:fldCharType="separate"/>
      </w:r>
      <w:r w:rsidR="009F7D3B" w:rsidRPr="009F7D3B">
        <w:rPr>
          <w:rFonts w:ascii="Calibri" w:hAnsi="Calibri" w:cs="Calibri"/>
        </w:rPr>
        <w:t>(5)</w:t>
      </w:r>
      <w:r w:rsidR="009F7D3B">
        <w:fldChar w:fldCharType="end"/>
      </w:r>
      <w:r w:rsidR="00B76558">
        <w:t xml:space="preserve"> o el presentado por Ioannis Loumiotis et al</w:t>
      </w:r>
      <w:r w:rsidR="006846C7">
        <w:t>.</w:t>
      </w:r>
      <w:r w:rsidR="009F7D3B">
        <w:t xml:space="preserve"> </w:t>
      </w:r>
      <w:r w:rsidR="009F7D3B">
        <w:fldChar w:fldCharType="begin"/>
      </w:r>
      <w:r w:rsidR="009F7D3B">
        <w:instrText xml:space="preserve"> ADDIN ZOTERO_ITEM CSL_CITATION {"citationID":"iW464yl0","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9C2BEF">
        <w:t>trabajos como el realizado por Woong Yoon</w:t>
      </w:r>
      <w:r w:rsidR="009F7D3B">
        <w:t xml:space="preserve"> </w:t>
      </w:r>
      <w:r w:rsidR="009F7D3B">
        <w:fldChar w:fldCharType="begin"/>
      </w:r>
      <w:r w:rsidR="009F7D3B">
        <w:instrText xml:space="preserve"> ADDIN ZOTERO_ITEM CSL_CITATION {"citationID":"oyBDa4ZX","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9F7D3B">
        <w:fldChar w:fldCharType="separate"/>
      </w:r>
      <w:r w:rsidR="009F7D3B" w:rsidRPr="009F7D3B">
        <w:rPr>
          <w:rFonts w:ascii="Calibri" w:hAnsi="Calibri" w:cs="Calibri"/>
        </w:rPr>
        <w:t>(9)</w:t>
      </w:r>
      <w:r w:rsidR="009F7D3B">
        <w:fldChar w:fldCharType="end"/>
      </w:r>
      <w:r w:rsidR="009C2BEF">
        <w:t>,</w:t>
      </w:r>
      <w:r w:rsidR="00F35425">
        <w:t xml:space="preserve"> el tabaco constituye un factor de riesgo para la enfermedad</w:t>
      </w:r>
      <w:r w:rsidR="009F7D3B">
        <w:t>.</w:t>
      </w:r>
      <w:r w:rsidR="00B76558">
        <w:t xml:space="preserve"> </w:t>
      </w:r>
    </w:p>
    <w:p w:rsidR="00B067E8" w:rsidRPr="00B067E8" w:rsidRDefault="00F75396" w:rsidP="00C90382">
      <w:pPr>
        <w:jc w:val="both"/>
      </w:pPr>
      <w:r>
        <w:t>Como recoge la literatura, un mayor número de aneurismas constituye un factor predictor de ruptura aneurismática.</w:t>
      </w:r>
      <w:r w:rsidR="00B067E8">
        <w:t xml:space="preserve"> En el estudio presentado por los japoneses Sonobe et al.</w:t>
      </w:r>
      <w:r w:rsidR="009F7D3B">
        <w:t xml:space="preserve"> </w:t>
      </w:r>
      <w:r w:rsidR="009F7D3B">
        <w:fldChar w:fldCharType="begin"/>
      </w:r>
      <w:r w:rsidR="009F7D3B">
        <w:instrText xml:space="preserve"> ADDIN ZOTERO_ITEM CSL_CITATION {"citationID":"l8CqkpcW","properties":{"formattedCitation":"(16)","plainCitation":"(16)","noteIndex":0},"citationItems":[{"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9F7D3B">
        <w:fldChar w:fldCharType="separate"/>
      </w:r>
      <w:r w:rsidR="009F7D3B" w:rsidRPr="009F7D3B">
        <w:rPr>
          <w:rFonts w:ascii="Calibri" w:hAnsi="Calibri" w:cs="Calibri"/>
        </w:rPr>
        <w:t>(16)</w:t>
      </w:r>
      <w:r w:rsidR="009F7D3B">
        <w:fldChar w:fldCharType="end"/>
      </w:r>
      <w:r w:rsidR="00B067E8">
        <w:t xml:space="preserve">,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p=0.004)</w:t>
      </w:r>
      <w:r w:rsidR="00B1651B">
        <w:t xml:space="preserve">. </w:t>
      </w:r>
      <w:r w:rsidR="00FC6D91">
        <w:t>Los pacientes con antecedente de HSA son pacientes con peor evolución de la enfermedad y un mayor riesgo de ruptura de aneurismas,</w:t>
      </w:r>
      <w:r w:rsidR="00727536">
        <w:t xml:space="preserve"> </w:t>
      </w:r>
      <w:r w:rsidR="009C2BEF">
        <w:t>como demuestra el estudio de Loumiotis et al.</w:t>
      </w:r>
      <w:r w:rsidR="009F7D3B">
        <w:t xml:space="preserve"> </w:t>
      </w:r>
      <w:r w:rsidR="009F7D3B">
        <w:fldChar w:fldCharType="begin"/>
      </w:r>
      <w:r w:rsidR="009F7D3B">
        <w:instrText xml:space="preserve"> ADDIN ZOTERO_ITEM CSL_CITATION {"citationID":"3ViGYEDB","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C2BEF">
        <w:t xml:space="preserve"> sobre aneurismas incidentales menores de 10mm. </w:t>
      </w:r>
      <w:r w:rsidR="00727536">
        <w:t xml:space="preserve">Además se vio que los aneurismas que eran </w:t>
      </w:r>
      <w:r w:rsidR="000E0F5E">
        <w:t xml:space="preserve">únicos presentaban aneurismas más pequeños que los aneurismas múltiples, de forma que el 78.6% </w:t>
      </w:r>
      <w:r w:rsidR="000E0F5E">
        <w:lastRenderedPageBreak/>
        <w:t>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9F7D3B">
        <w:instrText xml:space="preserve"> ADDIN ZOTERO_ITEM CSL_CITATION {"citationID":"ejEIW5Qr","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A619E3">
        <w:fldChar w:fldCharType="separate"/>
      </w:r>
      <w:r w:rsidR="009F7D3B" w:rsidRPr="009F7D3B">
        <w:rPr>
          <w:rFonts w:ascii="Calibri" w:hAnsi="Calibri" w:cs="Calibri"/>
        </w:rPr>
        <w:t>(9)</w:t>
      </w:r>
      <w:r w:rsidR="00A619E3">
        <w:fldChar w:fldCharType="end"/>
      </w:r>
      <w:r w:rsidR="00484577">
        <w:t>.</w:t>
      </w:r>
    </w:p>
    <w:p w:rsidR="00CB2FCE" w:rsidRDefault="00484577" w:rsidP="00C90382">
      <w:pPr>
        <w:jc w:val="both"/>
      </w:pPr>
      <w:r>
        <w:t>El diámetro medio de los aneurismas de nuestra muestra fue de 5.29mm (rango 2mm-8.6mm)</w:t>
      </w:r>
      <w:r w:rsidR="002A1AB8">
        <w:t>, con un 50% de los aneurismas mayores de 5mm y otro 50% de los aneurismas iguales o menores de 5mm</w:t>
      </w:r>
      <w:r>
        <w:t>. Respecto al tamaño de los aneurismas también encontramos que eran similares a otros estudios. En el estudio presentado por Pierot et al. en 2009</w:t>
      </w:r>
      <w:r w:rsidR="009F7D3B">
        <w:t xml:space="preserve"> </w:t>
      </w:r>
      <w:r w:rsidR="009F7D3B">
        <w:fldChar w:fldCharType="begin"/>
      </w:r>
      <w:r w:rsidR="009F7D3B">
        <w:instrText xml:space="preserve"> ADDIN ZOTERO_ITEM CSL_CITATION {"citationID":"TRxIk5yu","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9F7D3B">
        <w:fldChar w:fldCharType="separate"/>
      </w:r>
      <w:r w:rsidR="009F7D3B" w:rsidRPr="009F7D3B">
        <w:rPr>
          <w:rFonts w:ascii="Calibri" w:hAnsi="Calibri" w:cs="Calibri"/>
        </w:rPr>
        <w:t>(17)</w:t>
      </w:r>
      <w:r w:rsidR="009F7D3B">
        <w:fldChar w:fldCharType="end"/>
      </w:r>
      <w:r w:rsidR="002A1AB8">
        <w:t>, para un mismo número de aneurismas, el 53.7% poseían un tamaño menor o igual a 6mm. Los aneurismas con mayor diámetro  de la muestra (&gt;5mm) se encontraron con mayor frecuencia en la ACI y la ACM, un 64.3%y un 21.4% respectivamente (Chi-Cuadrado p=0.</w:t>
      </w:r>
      <w:r w:rsidR="009F7D3B">
        <w:t>0</w:t>
      </w:r>
      <w:r w:rsidR="002A1AB8">
        <w:t xml:space="preserve">14). </w:t>
      </w:r>
      <w:r w:rsidR="00EF2744">
        <w:t>La mayoría de los aneurismas se localizaron en la circulación anterior (86.7%),</w:t>
      </w:r>
      <w:r w:rsidR="007E1D23">
        <w:t xml:space="preserve"> encontrando porcentajes similares en otros estudios como el ISUIA</w:t>
      </w:r>
      <w:r w:rsidR="009F7D3B">
        <w:t xml:space="preserve"> </w:t>
      </w:r>
      <w:r w:rsidR="009F7D3B">
        <w:fldChar w:fldCharType="begin"/>
      </w:r>
      <w:r w:rsidR="00342437">
        <w:instrText xml:space="preserve"> ADDIN ZOTERO_ITEM CSL_CITATION {"citationID":"5Szngklq","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label":"page"}],"schema":"https://github.com/citation-style-language/schema/raw/master/csl-citation.json"} </w:instrText>
      </w:r>
      <w:r w:rsidR="009F7D3B">
        <w:fldChar w:fldCharType="separate"/>
      </w:r>
      <w:r w:rsidR="00342437" w:rsidRPr="00342437">
        <w:rPr>
          <w:rFonts w:ascii="Calibri" w:hAnsi="Calibri" w:cs="Calibri"/>
        </w:rPr>
        <w:t>(5)</w:t>
      </w:r>
      <w:r w:rsidR="009F7D3B">
        <w:fldChar w:fldCharType="end"/>
      </w:r>
      <w:r w:rsidR="007E1D23">
        <w:t xml:space="preserve">.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ACoA (23.3%), siendo las localizaciones más frecuentes encontradas en la bibliografía la ACI y la ACM</w:t>
      </w:r>
      <w:r w:rsidR="00342437">
        <w:t xml:space="preserve"> </w:t>
      </w:r>
      <w:r w:rsidR="00342437">
        <w:fldChar w:fldCharType="begin"/>
      </w:r>
      <w:r w:rsidR="00342437">
        <w:instrText xml:space="preserve"> ADDIN ZOTERO_ITEM CSL_CITATION {"citationID":"jn8a290p","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342437">
        <w:fldChar w:fldCharType="separate"/>
      </w:r>
      <w:r w:rsidR="00342437" w:rsidRPr="00342437">
        <w:rPr>
          <w:rFonts w:ascii="Calibri" w:hAnsi="Calibri" w:cs="Calibri"/>
        </w:rPr>
        <w:t>(3)</w:t>
      </w:r>
      <w:r w:rsidR="00342437">
        <w:fldChar w:fldCharType="end"/>
      </w:r>
      <w:r w:rsidR="007E1D23">
        <w:t>,</w:t>
      </w:r>
      <w:r w:rsidR="00A019F6">
        <w:t xml:space="preserve"> aunque en un estudio publicado por Loumiotis et al.</w:t>
      </w:r>
      <w:r w:rsidR="009F7D3B">
        <w:t xml:space="preserve"> </w:t>
      </w:r>
      <w:r w:rsidR="009F7D3B">
        <w:fldChar w:fldCharType="begin"/>
      </w:r>
      <w:r w:rsidR="009F7D3B">
        <w:instrText xml:space="preserve"> ADDIN ZOTERO_ITEM CSL_CITATION {"citationID":"feX6yhk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F7D3B">
        <w:t>,</w:t>
      </w:r>
      <w:r w:rsidR="00A019F6">
        <w:t xml:space="preserve"> para el grupo de pacientes tratados mediante TEV la </w:t>
      </w:r>
      <w:r w:rsidR="00275549">
        <w:t>localización</w:t>
      </w:r>
      <w:r w:rsidR="00A019F6">
        <w:t xml:space="preserve"> de los aneurismas fue muy similar a la </w:t>
      </w:r>
      <w:r w:rsidR="00342437">
        <w:t>de este estudio. Observamos</w:t>
      </w:r>
      <w:r w:rsidR="00E94B83">
        <w:t xml:space="preserve"> que existía relación entre la morfología de los aneurismas y su localización, teniendo los aneurismas saculares 19 veces más posibilidades de encontrarse en la circulación anterior (OR=19; IC 95%= 1.15-314.97; p=0.013). La ACI y la ACoA, fueron las localizaciones con mayor porcentaje de aneurismas </w:t>
      </w:r>
      <w:r w:rsidR="00E94B83">
        <w:lastRenderedPageBreak/>
        <w:t>sacular</w:t>
      </w:r>
      <w:r w:rsidR="00EF300A">
        <w:t>es. L</w:t>
      </w:r>
      <w:r w:rsidR="00E94B83">
        <w:t>a morfología más común de los aneurismas es la sacular y dichas localizaciones las más frecuentes de la muestra</w:t>
      </w:r>
      <w:r w:rsidR="00342437">
        <w:t xml:space="preserve">. Estas asociaciones encontradas respecto a la localización de los aneurismas, tanto la relación con el tamaño como con la morfología aneurismática, </w:t>
      </w:r>
      <w:r w:rsidR="00342437" w:rsidRPr="00342437">
        <w:t>podrían deberse a las condic</w:t>
      </w:r>
      <w:r w:rsidR="00342437">
        <w:t xml:space="preserve">iones hemodinámicas de cada </w:t>
      </w:r>
      <w:r w:rsidR="00EF300A">
        <w:t>lo</w:t>
      </w:r>
      <w:r w:rsidR="00342437">
        <w:t>c</w:t>
      </w:r>
      <w:r w:rsidR="00EF300A">
        <w:t>al</w:t>
      </w:r>
      <w:r w:rsidR="00342437">
        <w:t>ización.</w:t>
      </w:r>
      <w:r w:rsidR="00EF300A">
        <w:t xml:space="preserve"> </w:t>
      </w:r>
      <w:r w:rsidR="00342437">
        <w:t xml:space="preserve">De esta manera las características del flujo de la </w:t>
      </w:r>
      <w:r w:rsidR="00EF300A">
        <w:t>circulación</w:t>
      </w:r>
      <w:r w:rsidR="00342437">
        <w:t xml:space="preserve"> anterior, formarían</w:t>
      </w:r>
      <w:r w:rsidR="00E570DA">
        <w:t xml:space="preserve"> a</w:t>
      </w:r>
      <w:r w:rsidR="007D3DAF">
        <w:t>neurismas de morfología sacular</w:t>
      </w:r>
      <w:r w:rsidR="00E570DA">
        <w:t xml:space="preserve"> más frecuentemente</w:t>
      </w:r>
      <w:r w:rsidR="00342437">
        <w:t xml:space="preserve"> que la circulación posterior</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Estudio ISUIA)</w:t>
      </w:r>
      <w:r w:rsidR="00DE2ABF" w:rsidRPr="00DE2ABF">
        <w:t xml:space="preserve"> </w:t>
      </w:r>
      <w:r w:rsidR="00DE2ABF">
        <w:fldChar w:fldCharType="begin"/>
      </w:r>
      <w:r w:rsidR="00DE2ABF">
        <w:instrText xml:space="preserve"> ADDIN ZOTERO_ITEM CSL_CITATION {"citationID":"oJK3dsix","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DE2ABF">
        <w:fldChar w:fldCharType="separate"/>
      </w:r>
      <w:r w:rsidR="00DE2ABF" w:rsidRPr="00342437">
        <w:rPr>
          <w:rFonts w:ascii="Calibri" w:hAnsi="Calibri" w:cs="Calibri"/>
        </w:rPr>
        <w:t>(4)</w:t>
      </w:r>
      <w:r w:rsidR="00DE2ABF">
        <w:fldChar w:fldCharType="end"/>
      </w:r>
      <w:r w:rsidR="002E27BE">
        <w:t>, lo que podría explicar por qué la localización posterior y los aneurismas localizados en dicha arteria tengan un peor pronóstico de la enfermedad</w:t>
      </w:r>
      <w:r w:rsidR="00CB2FCE">
        <w:fldChar w:fldCharType="begin"/>
      </w:r>
      <w:r w:rsidR="009F7D3B">
        <w:instrText xml:space="preserve"> ADDIN ZOTERO_ITEM CSL_CITATION {"citationID":"PgG5uWET","properties":{"formattedCitation":"(3\\uc0\\u8211{}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CB2FCE">
        <w:fldChar w:fldCharType="end"/>
      </w:r>
      <w:r w:rsidR="002E27BE">
        <w:t xml:space="preserve">. </w:t>
      </w:r>
    </w:p>
    <w:p w:rsidR="00155B07" w:rsidRDefault="00B17DA2" w:rsidP="00C90382">
      <w:pPr>
        <w:jc w:val="both"/>
      </w:pPr>
      <w:r>
        <w:t>En nuestra muestra encontramos un porcentaje menor de bebedores (17.9%) que en otros estudios como los ISUIA (31.4% y 27%)</w:t>
      </w:r>
      <w:r w:rsidR="00D2032E">
        <w:t xml:space="preserve"> </w:t>
      </w:r>
      <w:r w:rsidR="00D2032E">
        <w:fldChar w:fldCharType="begin"/>
      </w:r>
      <w:r w:rsidR="00D2032E">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D2032E">
        <w:fldChar w:fldCharType="separate"/>
      </w:r>
      <w:r w:rsidR="00D2032E" w:rsidRPr="009F7D3B">
        <w:rPr>
          <w:rFonts w:ascii="Calibri" w:hAnsi="Calibri" w:cs="Calibri"/>
        </w:rPr>
        <w:t>(4,5)</w:t>
      </w:r>
      <w:r w:rsidR="00D2032E">
        <w:fldChar w:fldCharType="end"/>
      </w:r>
      <w:r>
        <w:t xml:space="preserve">, </w:t>
      </w:r>
      <w:r w:rsidR="00DE2ABF">
        <w:t xml:space="preserve">siendo los pacientes varones </w:t>
      </w:r>
      <w:r w:rsidR="00155B07">
        <w:t>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xml:space="preserve">.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w:t>
      </w:r>
      <w:r w:rsidR="003F3631">
        <w:lastRenderedPageBreak/>
        <w:t>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3F3631">
        <w:t>.</w:t>
      </w:r>
    </w:p>
    <w:p w:rsidR="00F5485A" w:rsidRDefault="00F5485A" w:rsidP="0065069C">
      <w:pPr>
        <w:pStyle w:val="Ttulo2"/>
        <w:numPr>
          <w:ilvl w:val="0"/>
          <w:numId w:val="11"/>
        </w:numPr>
        <w:spacing w:line="360" w:lineRule="auto"/>
        <w:jc w:val="both"/>
        <w:rPr>
          <w:color w:val="404040" w:themeColor="text1" w:themeTint="BF"/>
        </w:rPr>
      </w:pPr>
      <w:bookmarkStart w:id="77" w:name="_Toc516070250"/>
      <w:r>
        <w:rPr>
          <w:color w:val="404040" w:themeColor="text1" w:themeTint="BF"/>
        </w:rPr>
        <w:t>Análisis de las complicaciones del tratamiento endovascular de 30 casos de aneurismas intracraneales incidentales</w:t>
      </w:r>
      <w:bookmarkEnd w:id="77"/>
    </w:p>
    <w:p w:rsidR="00E22737" w:rsidRDefault="00FC6D91" w:rsidP="00C90382">
      <w:pPr>
        <w:jc w:val="both"/>
      </w:pPr>
      <w:r>
        <w:t xml:space="preserve">En nuestro estudio encontramos complicaciones en 12 de los 30 casos (40%). Es un porcentaje mayor al que encontramos en otros estudios publicados. </w:t>
      </w:r>
      <w:r w:rsidR="00E22737">
        <w:t>En el estudio de Pierot et al.</w:t>
      </w:r>
      <w:r w:rsidR="00896F61">
        <w:t xml:space="preserve"> </w:t>
      </w:r>
      <w:r w:rsidR="00896F61">
        <w:fldChar w:fldCharType="begin"/>
      </w:r>
      <w:r w:rsidR="00896F61">
        <w:instrText xml:space="preserve"> ADDIN ZOTERO_ITEM CSL_CITATION {"citationID":"73i87Hge","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896F61">
        <w:fldChar w:fldCharType="separate"/>
      </w:r>
      <w:r w:rsidR="00896F61" w:rsidRPr="00896F61">
        <w:rPr>
          <w:rFonts w:ascii="Calibri" w:hAnsi="Calibri" w:cs="Calibri"/>
        </w:rPr>
        <w:t>(17)</w:t>
      </w:r>
      <w:r w:rsidR="00896F61">
        <w:fldChar w:fldCharType="end"/>
      </w:r>
      <w:r w:rsidR="00E22737">
        <w:t xml:space="preserve"> (</w:t>
      </w:r>
      <w:r w:rsidR="002E21E1">
        <w:t>Estudio</w:t>
      </w:r>
      <w:r w:rsidR="00E22737">
        <w:t xml:space="preserve"> ATENA</w:t>
      </w:r>
      <w:r w:rsidR="00434CBE">
        <w:t>) que</w:t>
      </w:r>
      <w:r w:rsidR="00E22737">
        <w:t xml:space="preserve"> compara la técnica de remodeling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000CD4">
        <w:t xml:space="preserve"> permanente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w:t>
      </w:r>
      <w:r w:rsidR="00000CD4">
        <w:t>, siendo todas ellas complicaciones menores</w:t>
      </w:r>
      <w:r w:rsidR="00434CBE">
        <w:t xml:space="preserve">. </w:t>
      </w:r>
      <w:r w:rsidR="00A16B8E">
        <w:t>No consideramos que la diferencia respecto al resto de estudios se deba a las características de nuestro centro, puesto que en el estudio ATENA</w:t>
      </w:r>
      <w:r w:rsidR="00000CD4">
        <w:t xml:space="preserve"> </w:t>
      </w:r>
      <w:r w:rsidR="00000CD4">
        <w:fldChar w:fldCharType="begin"/>
      </w:r>
      <w:r w:rsidR="00000CD4">
        <w:instrText xml:space="preserve"> ADDIN ZOTERO_ITEM CSL_CITATION {"citationID":"hxHDU3zV","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000CD4">
        <w:fldChar w:fldCharType="separate"/>
      </w:r>
      <w:r w:rsidR="00000CD4" w:rsidRPr="00000CD4">
        <w:rPr>
          <w:rFonts w:ascii="Calibri" w:hAnsi="Calibri" w:cs="Calibri"/>
        </w:rPr>
        <w:t>(11)</w:t>
      </w:r>
      <w:r w:rsidR="00000CD4">
        <w:fldChar w:fldCharType="end"/>
      </w:r>
      <w:r w:rsidR="00A16B8E">
        <w:t xml:space="preserve"> se descubrieron casos similares de complicaciones en centros que trataban 20 o menos pacientes por año y centros que </w:t>
      </w:r>
      <w:r w:rsidR="00000CD4">
        <w:t>traban más de 20 pacientes/año.</w:t>
      </w:r>
    </w:p>
    <w:p w:rsidR="0095286A" w:rsidRDefault="00866DF3" w:rsidP="00C90382">
      <w:pPr>
        <w:jc w:val="both"/>
      </w:pPr>
      <w:r>
        <w:t>Por otra parte encontramos</w:t>
      </w:r>
      <w:r w:rsidR="00216D3A">
        <w:t xml:space="preserve"> otros estudios como el realizado por McDonald et al.</w:t>
      </w:r>
      <w:r w:rsidR="00000CD4">
        <w:t xml:space="preserve"> </w:t>
      </w:r>
      <w:r w:rsidR="00000CD4">
        <w:fldChar w:fldCharType="begin"/>
      </w:r>
      <w:r w:rsidR="00000CD4">
        <w:instrText xml:space="preserve"> ADDIN ZOTERO_ITEM CSL_CITATION {"citationID":"LSa67J24","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000CD4">
        <w:fldChar w:fldCharType="separate"/>
      </w:r>
      <w:r w:rsidR="00000CD4" w:rsidRPr="00000CD4">
        <w:rPr>
          <w:rFonts w:ascii="Calibri" w:hAnsi="Calibri" w:cs="Calibri"/>
        </w:rPr>
        <w:t>(10)</w:t>
      </w:r>
      <w:r w:rsidR="00000CD4">
        <w:fldChar w:fldCharType="end"/>
      </w:r>
      <w:r>
        <w:t xml:space="preserve"> que compara el tratamiento endovascular y el clipaje quirúrgico. </w:t>
      </w:r>
      <w:r w:rsidR="00786BDC">
        <w:t>En él s</w:t>
      </w:r>
      <w:r>
        <w:t xml:space="preserve">e vio que en los pacientes sometidos a cirugía </w:t>
      </w:r>
      <w:r w:rsidR="00786BDC">
        <w:t xml:space="preserve">tenían un riesgo mayor de resultados adversos y complicaciones que quienes recibieron tratamiento endovascular, aunque realmente en estos estudios siempre se </w:t>
      </w:r>
      <w:r w:rsidR="00786BDC">
        <w:lastRenderedPageBreak/>
        <w:t>comete un sesgo de selección, puesto que la decisión de que un paciente se someta a un tratamiento u otro no es aleatoria. Es decir, que estos resultados no son realmente comparables. También encontramos en diversos estudios como por ejemplo</w:t>
      </w:r>
      <w:r w:rsidR="00F63C6C">
        <w:t xml:space="preserve"> el ISUIA</w:t>
      </w:r>
      <w:r w:rsidR="00000CD4">
        <w:t xml:space="preserve"> </w:t>
      </w:r>
      <w:r w:rsidR="00000CD4">
        <w:fldChar w:fldCharType="begin"/>
      </w:r>
      <w:r w:rsidR="00000CD4">
        <w:instrText xml:space="preserve"> ADDIN ZOTERO_ITEM CSL_CITATION {"citationID":"Qkt1UYYt","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000CD4">
        <w:fldChar w:fldCharType="separate"/>
      </w:r>
      <w:r w:rsidR="00000CD4" w:rsidRPr="00000CD4">
        <w:rPr>
          <w:rFonts w:ascii="Calibri" w:hAnsi="Calibri" w:cs="Calibri"/>
        </w:rPr>
        <w:t>(4)</w:t>
      </w:r>
      <w:r w:rsidR="00000CD4">
        <w:fldChar w:fldCharType="end"/>
      </w:r>
      <w:r w:rsidR="00F63C6C">
        <w:t xml:space="preserve">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w:t>
      </w:r>
      <w:r w:rsidR="00000CD4">
        <w:t>n</w:t>
      </w:r>
      <w:r w:rsidR="00E0766D">
        <w:t xml:space="preserve"> 60 años o menos no presentaban comorbilidades con 10.67 más probabilidades que los pacientes mayores de 60 años (IC 95% 1.12-101.34 p=0.02)</w:t>
      </w:r>
      <w:r w:rsidR="00225566">
        <w:t>.</w:t>
      </w:r>
    </w:p>
    <w:p w:rsidR="007634F5" w:rsidRDefault="007634F5" w:rsidP="00C90382">
      <w:pPr>
        <w:jc w:val="both"/>
      </w:pPr>
      <w:r>
        <w:t>En el estudio publicado por Wanke et al.</w:t>
      </w:r>
      <w:r w:rsidR="00000CD4">
        <w:t xml:space="preserve"> </w:t>
      </w:r>
      <w:r w:rsidR="00000CD4">
        <w:fldChar w:fldCharType="begin"/>
      </w:r>
      <w:r w:rsidR="00000CD4">
        <w:instrText xml:space="preserve"> ADDIN ZOTERO_ITEM CSL_CITATION {"citationID":"ejYVXsLx","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000CD4">
        <w:fldChar w:fldCharType="separate"/>
      </w:r>
      <w:r w:rsidR="00000CD4" w:rsidRPr="00000CD4">
        <w:rPr>
          <w:rFonts w:ascii="Calibri" w:hAnsi="Calibri" w:cs="Calibri"/>
        </w:rPr>
        <w:t>(18)</w:t>
      </w:r>
      <w:r w:rsidR="00000CD4">
        <w:fldChar w:fldCharType="end"/>
      </w:r>
      <w:r>
        <w:t xml:space="preserve"> </w:t>
      </w:r>
      <w:r w:rsidR="00D84486">
        <w:t xml:space="preserve">s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w:t>
      </w:r>
    </w:p>
    <w:p w:rsidR="003208FC" w:rsidRDefault="00F5485A" w:rsidP="0065069C">
      <w:pPr>
        <w:pStyle w:val="Ttulo2"/>
        <w:numPr>
          <w:ilvl w:val="0"/>
          <w:numId w:val="11"/>
        </w:numPr>
        <w:spacing w:line="360" w:lineRule="auto"/>
        <w:jc w:val="both"/>
        <w:rPr>
          <w:color w:val="404040" w:themeColor="text1" w:themeTint="BF"/>
        </w:rPr>
      </w:pPr>
      <w:bookmarkStart w:id="78" w:name="_Toc516070251"/>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bookmarkEnd w:id="78"/>
    </w:p>
    <w:p w:rsidR="00FB0185" w:rsidRDefault="00000CD4" w:rsidP="00C90382">
      <w:pPr>
        <w:jc w:val="both"/>
      </w:pPr>
      <w:r>
        <w:t>N</w:t>
      </w:r>
      <w:r w:rsidR="00FB0185">
        <w:t xml:space="preserve">inguna de </w:t>
      </w:r>
      <w:r>
        <w:t xml:space="preserve">las </w:t>
      </w:r>
      <w:r w:rsidR="00FB0185">
        <w:t>complicaciones</w:t>
      </w:r>
      <w:r>
        <w:t xml:space="preserve"> que se dieron</w:t>
      </w:r>
      <w:r w:rsidR="00FB0185">
        <w:t xml:space="preserve"> dejó secuelas</w:t>
      </w:r>
      <w:r>
        <w:t xml:space="preserve"> permanentes</w:t>
      </w:r>
      <w:r w:rsidR="00FB0185">
        <w:t xml:space="preserve">, no hubo roturas aneurismáticas periprocedimentales, </w:t>
      </w:r>
      <w:r w:rsidR="002E6972">
        <w:t xml:space="preserve">eventos </w:t>
      </w:r>
      <w:r w:rsidR="00FB0185">
        <w:t>trombo</w:t>
      </w:r>
      <w:r w:rsidR="002E6972">
        <w:t>embólicos</w:t>
      </w:r>
      <w:r w:rsidR="00FB0185">
        <w:t xml:space="preserve"> ni exitus. En el estudio ATENA </w:t>
      </w:r>
      <w:r w:rsidR="004972A7">
        <w:t>publicado e</w:t>
      </w:r>
      <w:r w:rsidR="00FB0185">
        <w:t>l 2009</w:t>
      </w:r>
      <w:r>
        <w:t xml:space="preserve"> </w:t>
      </w:r>
      <w:r>
        <w:fldChar w:fldCharType="begin"/>
      </w:r>
      <w:r>
        <w:instrText xml:space="preserve"> ADDIN ZOTERO_ITEM CSL_CITATION {"citationID":"5VF7tWEL","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fldChar w:fldCharType="separate"/>
      </w:r>
      <w:r w:rsidRPr="00000CD4">
        <w:rPr>
          <w:rFonts w:ascii="Calibri" w:hAnsi="Calibri" w:cs="Calibri"/>
        </w:rPr>
        <w:t>(17)</w:t>
      </w:r>
      <w:r>
        <w:fldChar w:fldCharType="end"/>
      </w:r>
      <w:r w:rsidR="00FB0185">
        <w:t xml:space="preserve"> se obtuvieron unos datos de complicaciones similares</w:t>
      </w:r>
      <w:r w:rsidR="00935317">
        <w:t xml:space="preserve"> a los hallados en nuestro estudio</w:t>
      </w:r>
      <w:r w:rsidR="00FB0185">
        <w:t xml:space="preserve"> en cuanto a gravedad, puesto que </w:t>
      </w:r>
      <w:r w:rsidR="002E6972">
        <w:t>no</w:t>
      </w:r>
      <w:r w:rsidR="00FB0185">
        <w:t xml:space="preserve"> se produjeron exitus ni complicaciones con secuelas durante su estudio, aunque el porcentaje </w:t>
      </w:r>
      <w:r w:rsidR="00935317">
        <w:t>total de complicaciones</w:t>
      </w:r>
      <w:r w:rsidR="00FB0185">
        <w:t xml:space="preserve"> sí que fue menor</w:t>
      </w:r>
      <w:r>
        <w:t xml:space="preserve"> al no contabilizar complicaciones menores</w:t>
      </w:r>
      <w:r w:rsidR="00545119">
        <w:t>.</w:t>
      </w:r>
      <w:r w:rsidR="00545119" w:rsidRPr="00545119">
        <w:t xml:space="preserve"> </w:t>
      </w:r>
      <w:r w:rsidR="00545119">
        <w:t>McDonald et al.</w:t>
      </w:r>
      <w:r>
        <w:t xml:space="preserve"> </w:t>
      </w:r>
      <w:r>
        <w:fldChar w:fldCharType="begin"/>
      </w:r>
      <w:r>
        <w:instrText xml:space="preserve"> ADDIN ZOTERO_ITEM CSL_CITATION {"citationID":"2P3sAEzR","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000CD4">
        <w:rPr>
          <w:rFonts w:ascii="Calibri" w:hAnsi="Calibri" w:cs="Calibri"/>
        </w:rPr>
        <w:t>(10)</w:t>
      </w:r>
      <w:r>
        <w:fldChar w:fldCharType="end"/>
      </w:r>
      <w:r w:rsidR="00545119">
        <w:t xml:space="preserve"> publicaron un estudio en 2013 comparando las técnicas endovasculares remodeling y colis. </w:t>
      </w:r>
      <w:r w:rsidR="00545119" w:rsidRPr="00FE78C1">
        <w:t>Observaron que la tendencia en los últimos años había sido favorable al TEV</w:t>
      </w:r>
      <w:r w:rsidR="00FE78C1" w:rsidRPr="00FE78C1">
        <w:t xml:space="preserve">. Según datos </w:t>
      </w:r>
      <w:r w:rsidR="00566C1F">
        <w:t xml:space="preserve">sacados del </w:t>
      </w:r>
      <w:r w:rsidR="00566C1F" w:rsidRPr="00566C1F">
        <w:t>Nation</w:t>
      </w:r>
      <w:r w:rsidR="004625BB">
        <w:t>al</w:t>
      </w:r>
      <w:r w:rsidR="00566C1F" w:rsidRPr="00566C1F">
        <w:t xml:space="preserve"> </w:t>
      </w:r>
      <w:r w:rsidR="00566C1F" w:rsidRPr="00566C1F">
        <w:lastRenderedPageBreak/>
        <w:t>Inpatient Sample</w:t>
      </w:r>
      <w:r w:rsidR="00566C1F">
        <w:t xml:space="preserve"> (Estados Unidos)</w:t>
      </w:r>
      <w:r w:rsidR="00FE78C1">
        <w:t xml:space="preserve"> en 2001</w:t>
      </w:r>
      <w:r w:rsidR="000D6641">
        <w:t xml:space="preserve"> el porcentaje de pacientes con manejo mediante TEV fue del 20%, ascendiendo hasta el 63% en 2008</w:t>
      </w:r>
      <w:r w:rsidR="00EB2D50">
        <w:t xml:space="preserve"> </w:t>
      </w:r>
      <w:r w:rsidR="00EB2D50">
        <w:fldChar w:fldCharType="begin"/>
      </w:r>
      <w:r w:rsidR="00EB2D50">
        <w:instrText xml:space="preserve"> ADDIN ZOTERO_ITEM CSL_CITATION {"citationID":"4m7VWJYD","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EB2D50">
        <w:fldChar w:fldCharType="separate"/>
      </w:r>
      <w:r w:rsidR="00EB2D50" w:rsidRPr="00EB2D50">
        <w:rPr>
          <w:rFonts w:ascii="Calibri" w:hAnsi="Calibri" w:cs="Calibri"/>
        </w:rPr>
        <w:t>(19)</w:t>
      </w:r>
      <w:r w:rsidR="00EB2D50">
        <w:fldChar w:fldCharType="end"/>
      </w:r>
      <w:r w:rsidR="000D6641">
        <w:t>.</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w:t>
      </w:r>
      <w:r w:rsidR="00EB2D50">
        <w:t>recibiera tratamiento quirúrgico</w:t>
      </w:r>
      <w:r w:rsidR="00545119">
        <w:t>.</w:t>
      </w:r>
    </w:p>
    <w:p w:rsidR="00545119" w:rsidRDefault="00545119" w:rsidP="00C90382">
      <w:pPr>
        <w:jc w:val="both"/>
      </w:pPr>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el porcentaje de pacientes que requirieron cuidados a largo plazo tras cirugía fue del 14%, mientras que en los tratados con coils fue del 4.9%</w:t>
      </w:r>
      <w:r w:rsidR="001C0D47">
        <w:t xml:space="preserve"> </w:t>
      </w:r>
      <w:r w:rsidR="00EB2D50">
        <w:fldChar w:fldCharType="begin"/>
      </w:r>
      <w:r w:rsidR="00EB2D50">
        <w:instrText xml:space="preserve"> ADDIN ZOTERO_ITEM CSL_CITATION {"citationID":"OvKR5ksa","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EB2D50">
        <w:fldChar w:fldCharType="separate"/>
      </w:r>
      <w:r w:rsidR="00EB2D50" w:rsidRPr="00EB2D50">
        <w:rPr>
          <w:rFonts w:ascii="Calibri" w:hAnsi="Calibri" w:cs="Calibri"/>
        </w:rPr>
        <w:t>(18)</w:t>
      </w:r>
      <w:r w:rsidR="00EB2D50">
        <w:fldChar w:fldCharType="end"/>
      </w:r>
      <w:r w:rsidR="007579CE">
        <w:t xml:space="preserve">. A medida que la tendencia </w:t>
      </w:r>
      <w:r w:rsidR="00061283">
        <w:t>a escoger</w:t>
      </w:r>
      <w:r w:rsidR="007579CE">
        <w:t xml:space="preserve"> TEV para los aneurismas aumentaba, también descendía </w:t>
      </w:r>
      <w:r w:rsidR="00284E6F">
        <w:t>la tasa de resultados adversos en los pacientes que recibían tratamiento para sus aneurismas, de 14.8% en 2001 a 7.6% e</w:t>
      </w:r>
      <w:r w:rsidR="00061283">
        <w:t>n</w:t>
      </w:r>
      <w:r w:rsidR="00284E6F">
        <w:t xml:space="preserve"> 2008</w:t>
      </w:r>
      <w:r w:rsidR="001C0D47">
        <w:t xml:space="preserve"> </w:t>
      </w:r>
      <w:r w:rsidR="001C0D47">
        <w:fldChar w:fldCharType="begin"/>
      </w:r>
      <w:r w:rsidR="001C0D47">
        <w:instrText xml:space="preserve"> ADDIN ZOTERO_ITEM CSL_CITATION {"citationID":"pvCpAPOV","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C0D47">
        <w:fldChar w:fldCharType="separate"/>
      </w:r>
      <w:r w:rsidR="001C0D47" w:rsidRPr="00EB2D50">
        <w:rPr>
          <w:rFonts w:ascii="Calibri" w:hAnsi="Calibri" w:cs="Calibri"/>
        </w:rPr>
        <w:t>(3)</w:t>
      </w:r>
      <w:r w:rsidR="001C0D47">
        <w:fldChar w:fldCharType="end"/>
      </w:r>
      <w:r w:rsidR="00284E6F">
        <w:t>. Estos resultados no distinguen aneurismas rotos de no rotos, y se atribuyeron al desarrollo de estas técnicas. Los avances conseguidos y la experiencia han logrado un aumento importante de la seguridad y además una mejora en la técnica</w:t>
      </w:r>
      <w:r w:rsidR="007579CE">
        <w:t xml:space="preserve"> </w:t>
      </w:r>
      <w:r>
        <w:t>hasta</w:t>
      </w:r>
      <w:r w:rsidR="00FE78C1">
        <w:t xml:space="preserve"> el punto que no hallamos grandes diferencias entre el grado de oclusión obtenido mediante TEV</w:t>
      </w:r>
      <w:r w:rsidR="001C0D47">
        <w:t xml:space="preserve"> y mediante clipaje quirúrgico.</w:t>
      </w:r>
    </w:p>
    <w:p w:rsidR="00670928" w:rsidRDefault="00284E6F" w:rsidP="00C90382">
      <w:pPr>
        <w:jc w:val="both"/>
      </w:pPr>
      <w:r>
        <w:t xml:space="preserve">En nuestro estudio se obtuvo un </w:t>
      </w:r>
      <w:r w:rsidR="00670928">
        <w:t>86.7% de oclusión completa.</w:t>
      </w:r>
      <w:r>
        <w:t xml:space="preserve"> En otros estudios como los estudios ATENA publicados en 2008 y 2010</w:t>
      </w:r>
      <w:r w:rsidR="001C0D47">
        <w:t xml:space="preserve"> </w:t>
      </w:r>
      <w:r w:rsidR="001C0D47">
        <w:fldChar w:fldCharType="begin"/>
      </w:r>
      <w:r w:rsidR="001C0D47">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1C0D47">
        <w:fldChar w:fldCharType="separate"/>
      </w:r>
      <w:r w:rsidR="001C0D47" w:rsidRPr="009F7D3B">
        <w:rPr>
          <w:rFonts w:ascii="Calibri" w:hAnsi="Calibri" w:cs="Calibri"/>
        </w:rPr>
        <w:t>(13,14)</w:t>
      </w:r>
      <w:r w:rsidR="001C0D47">
        <w:fldChar w:fldCharType="end"/>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Además obtuvieron mayor grado de oclusión en menores de 65 años</w:t>
      </w:r>
      <w:r w:rsidR="00FD69E3">
        <w:t>, este fenómeno tampoco se reprodujo en nuestro estudio</w:t>
      </w:r>
      <w:r w:rsidR="001C0D47">
        <w:t>.</w:t>
      </w:r>
    </w:p>
    <w:p w:rsidR="00701174" w:rsidRDefault="006F3359" w:rsidP="00C90382">
      <w:pPr>
        <w:jc w:val="both"/>
      </w:pPr>
      <w:r>
        <w:lastRenderedPageBreak/>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anke et al.</w:t>
      </w:r>
      <w:r w:rsidR="001C0D47">
        <w:t xml:space="preserve"> </w:t>
      </w:r>
      <w:r w:rsidR="001C0D47">
        <w:fldChar w:fldCharType="begin"/>
      </w:r>
      <w:r w:rsidR="001C0D47">
        <w:instrText xml:space="preserve"> ADDIN ZOTERO_ITEM CSL_CITATION {"citationID":"ulbg8s6C","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1C0D47">
        <w:fldChar w:fldCharType="separate"/>
      </w:r>
      <w:r w:rsidR="001C0D47" w:rsidRPr="001C0D47">
        <w:rPr>
          <w:rFonts w:ascii="Calibri" w:hAnsi="Calibri" w:cs="Calibri"/>
        </w:rPr>
        <w:t>(18)</w:t>
      </w:r>
      <w:r w:rsidR="001C0D47">
        <w:fldChar w:fldCharType="end"/>
      </w:r>
      <w:r w:rsidR="0087555B">
        <w:t xml:space="preserve"> el TEV debería ser la primera opción</w:t>
      </w:r>
      <w:r w:rsidR="001A0875">
        <w:t xml:space="preserve"> de tratamiento</w:t>
      </w:r>
      <w:r w:rsidR="0087555B">
        <w:t>, puesto que además de tener una morbimortalidad menor que el tratamiento quirúrgico su coste también es menor</w:t>
      </w:r>
      <w:r w:rsidR="001C0D47">
        <w:t xml:space="preserve">, debido a que requiere menos cuidados. </w:t>
      </w:r>
      <w:r w:rsidR="0087555B">
        <w:t>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1C0D47">
        <w:instrText xml:space="preserve"> ADDIN ZOTERO_ITEM CSL_CITATION {"citationID":"2AxIbOqH","properties":{"formattedCitation":"(5,9)","plainCitation":"(5,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371ABF">
        <w:fldChar w:fldCharType="separate"/>
      </w:r>
      <w:r w:rsidR="001C0D47" w:rsidRPr="001C0D47">
        <w:rPr>
          <w:rFonts w:ascii="Calibri" w:hAnsi="Calibri" w:cs="Calibri"/>
        </w:rPr>
        <w:t>(5,9)</w:t>
      </w:r>
      <w:r w:rsidR="00371ABF">
        <w:fldChar w:fldCharType="end"/>
      </w:r>
      <w:r w:rsidR="001A0875">
        <w:t>.</w:t>
      </w:r>
    </w:p>
    <w:p w:rsidR="00087ABF" w:rsidRPr="00087ABF" w:rsidRDefault="00061283" w:rsidP="00C90382">
      <w:pPr>
        <w:jc w:val="both"/>
      </w:pPr>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w:t>
      </w:r>
      <w:r w:rsidR="001C0D47">
        <w:t>inexistentes</w:t>
      </w:r>
      <w:r w:rsidR="007F6595">
        <w:t xml:space="preserve">. De la misma manera que aunque los aneurismas tengan un riesgo de ruptura a corto plazo bajo, </w:t>
      </w:r>
      <w:r w:rsidR="002E21E1">
        <w:t xml:space="preserve">este riesgo </w:t>
      </w:r>
      <w:r w:rsidR="001C0D47">
        <w:t>tampoco es inexistente</w:t>
      </w:r>
      <w:r w:rsidR="007F6595">
        <w:t xml:space="preserve">. Debería realizarse tratamiento cuando el  riesgo de ruptura supere al de la intervención. En el estudio ISUIA </w:t>
      </w:r>
      <w:r w:rsidR="001C0D47">
        <w:fldChar w:fldCharType="begin"/>
      </w:r>
      <w:r w:rsidR="001C0D47">
        <w:instrText xml:space="preserve"> ADDIN ZOTERO_ITEM CSL_CITATION {"citationID":"QsxDqOzU","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1C0D47">
        <w:fldChar w:fldCharType="separate"/>
      </w:r>
      <w:r w:rsidR="001C0D47" w:rsidRPr="001C0D47">
        <w:rPr>
          <w:rFonts w:ascii="Calibri" w:hAnsi="Calibri" w:cs="Calibri"/>
        </w:rPr>
        <w:t>(4)</w:t>
      </w:r>
      <w:r w:rsidR="001C0D47">
        <w:fldChar w:fldCharType="end"/>
      </w:r>
      <w:r w:rsidR="001C0D47">
        <w:t xml:space="preserve"> </w:t>
      </w:r>
      <w:r w:rsidR="007F6595">
        <w:t>consideraron que los aneurismas menores de 7mm en la circulación tenían tan bajo riesgo que era preferible no tratarlos. Para Loumiotis et al.</w:t>
      </w:r>
      <w:r w:rsidR="001C0D47">
        <w:t xml:space="preserve"> </w:t>
      </w:r>
      <w:r w:rsidR="001C0D47">
        <w:fldChar w:fldCharType="begin"/>
      </w:r>
      <w:r w:rsidR="001C0D47">
        <w:instrText xml:space="preserve"> ADDIN ZOTERO_ITEM CSL_CITATION {"citationID":"aYO8tRg8","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1C0D47">
        <w:fldChar w:fldCharType="separate"/>
      </w:r>
      <w:r w:rsidR="001C0D47" w:rsidRPr="001C0D47">
        <w:rPr>
          <w:rFonts w:ascii="Calibri" w:hAnsi="Calibri" w:cs="Calibri"/>
        </w:rPr>
        <w:t>(19)</w:t>
      </w:r>
      <w:r w:rsidR="001C0D47">
        <w:fldChar w:fldCharType="end"/>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 xml:space="preserve">y realizar controles </w:t>
      </w:r>
      <w:r w:rsidR="002E21E1">
        <w:lastRenderedPageBreak/>
        <w:t>periódicos para detectar un posible crecimiento aneurismático o la generación de nuevos</w:t>
      </w:r>
      <w:r w:rsidR="002A4CF0">
        <w:t xml:space="preserve"> </w:t>
      </w:r>
      <w:r w:rsidR="002E21E1">
        <w:t>aneurismas</w:t>
      </w:r>
      <w:r w:rsidR="007F6595">
        <w:t xml:space="preserve"> </w:t>
      </w:r>
      <w:r w:rsidR="007F6595">
        <w:fldChar w:fldCharType="begin"/>
      </w:r>
      <w:r w:rsidR="002A4CF0">
        <w:instrText xml:space="preserve"> ADDIN ZOTERO_ITEM CSL_CITATION {"citationID":"W6AORyC9","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7F6595">
        <w:fldChar w:fldCharType="separate"/>
      </w:r>
      <w:r w:rsidR="002A4CF0" w:rsidRPr="002A4CF0">
        <w:rPr>
          <w:rFonts w:ascii="Calibri" w:hAnsi="Calibri" w:cs="Calibri"/>
        </w:rPr>
        <w:t>(3,7)</w:t>
      </w:r>
      <w:r w:rsidR="007F6595">
        <w:fldChar w:fldCharType="end"/>
      </w:r>
      <w:r w:rsidR="002E21E1">
        <w:t>.</w:t>
      </w:r>
    </w:p>
    <w:p w:rsidR="0054730A" w:rsidRDefault="0054730A" w:rsidP="00DD169A">
      <w:pPr>
        <w:pStyle w:val="Ttulo1"/>
        <w:jc w:val="both"/>
      </w:pPr>
      <w:bookmarkStart w:id="79" w:name="_Toc516070252"/>
      <w:r>
        <w:t>Conclusiones</w:t>
      </w:r>
      <w:bookmarkEnd w:id="79"/>
    </w:p>
    <w:p w:rsidR="00EC05A2" w:rsidRDefault="00EC05A2" w:rsidP="00DD169A">
      <w:pPr>
        <w:pStyle w:val="Prrafodelista"/>
        <w:numPr>
          <w:ilvl w:val="0"/>
          <w:numId w:val="13"/>
        </w:numPr>
        <w:jc w:val="both"/>
      </w:pPr>
      <w:r>
        <w:t>El tratamiento endovascular constituye una alternativa segura para el manejo de los aneurismas incidentales intracraneales.</w:t>
      </w:r>
    </w:p>
    <w:p w:rsidR="00EC05A2" w:rsidRDefault="00EC05A2" w:rsidP="00DD169A">
      <w:pPr>
        <w:pStyle w:val="Prrafodelista"/>
        <w:numPr>
          <w:ilvl w:val="0"/>
          <w:numId w:val="13"/>
        </w:numPr>
        <w:jc w:val="both"/>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r w:rsidR="00262DF8">
        <w:t xml:space="preserve"> Es importante atender a éstos para decidir el manejo del paciente. </w:t>
      </w:r>
    </w:p>
    <w:p w:rsidR="002E21E1" w:rsidRDefault="00EC05A2" w:rsidP="00DD169A">
      <w:pPr>
        <w:pStyle w:val="Prrafodelista"/>
        <w:numPr>
          <w:ilvl w:val="0"/>
          <w:numId w:val="13"/>
        </w:numPr>
        <w:jc w:val="both"/>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65069C">
      <w:pPr>
        <w:pStyle w:val="Ttulo1"/>
        <w:spacing w:before="0" w:line="360" w:lineRule="auto"/>
        <w:jc w:val="both"/>
        <w:rPr>
          <w:noProof/>
          <w:lang w:eastAsia="es-ES"/>
        </w:rPr>
      </w:pPr>
      <w:bookmarkStart w:id="80" w:name="_Toc516070253"/>
      <w:r>
        <w:t>Bibliografí</w:t>
      </w:r>
      <w:r w:rsidR="00412BCA">
        <w:t>a</w:t>
      </w:r>
      <w:bookmarkEnd w:id="80"/>
    </w:p>
    <w:p w:rsidR="0065069C" w:rsidRPr="0065069C" w:rsidRDefault="0065069C" w:rsidP="0065069C">
      <w:pPr>
        <w:pStyle w:val="Bibliografa"/>
        <w:rPr>
          <w:rFonts w:ascii="Calibri" w:hAnsi="Calibri" w:cs="Calibri"/>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Pr="0065069C">
        <w:rPr>
          <w:rFonts w:ascii="Calibri" w:hAnsi="Calibri" w:cs="Calibri"/>
        </w:rPr>
        <w:t xml:space="preserve">1. </w:t>
      </w:r>
      <w:r w:rsidRPr="0065069C">
        <w:rPr>
          <w:rFonts w:ascii="Calibri" w:hAnsi="Calibri" w:cs="Calibri"/>
        </w:rPr>
        <w:tab/>
        <w:t>Rozman Borstnar C, Cardellach F. Farreras Rozman. Medicina interna [Internet]. 18. ed. Barcelona: Elsevier; 2016 [citado 12 de marzo de 2018]. Disponible en: http://public.eblib.com/choice/publicfullrecord.aspx?p=4626743</w:t>
      </w:r>
    </w:p>
    <w:p w:rsidR="0065069C" w:rsidRPr="0065069C" w:rsidRDefault="0065069C" w:rsidP="0065069C">
      <w:pPr>
        <w:pStyle w:val="Bibliografa"/>
        <w:rPr>
          <w:rFonts w:ascii="Calibri" w:hAnsi="Calibri" w:cs="Calibri"/>
        </w:rPr>
      </w:pPr>
      <w:r w:rsidRPr="0065069C">
        <w:rPr>
          <w:rFonts w:ascii="Calibri" w:hAnsi="Calibri" w:cs="Calibri"/>
        </w:rPr>
        <w:t xml:space="preserve">2. </w:t>
      </w:r>
      <w:r w:rsidRPr="0065069C">
        <w:rPr>
          <w:rFonts w:ascii="Calibri" w:hAnsi="Calibri" w:cs="Calibri"/>
        </w:rPr>
        <w:tab/>
        <w:t xml:space="preserve">Álvarez Vega MA, Antuña Ramos A. Syllabus de neurocirugía. Oviedo: Ediciones de la Universidad de Oviedo; 2016. </w:t>
      </w:r>
    </w:p>
    <w:p w:rsidR="0065069C" w:rsidRPr="0065069C" w:rsidRDefault="0065069C" w:rsidP="0065069C">
      <w:pPr>
        <w:pStyle w:val="Bibliografa"/>
        <w:rPr>
          <w:rFonts w:ascii="Calibri" w:hAnsi="Calibri" w:cs="Calibri"/>
        </w:rPr>
      </w:pPr>
      <w:r w:rsidRPr="0065069C">
        <w:rPr>
          <w:rFonts w:ascii="Calibri" w:hAnsi="Calibri" w:cs="Calibri"/>
        </w:rPr>
        <w:t xml:space="preserve">3. </w:t>
      </w:r>
      <w:r w:rsidRPr="0065069C">
        <w:rPr>
          <w:rFonts w:ascii="Calibri" w:hAnsi="Calibri" w:cs="Calibri"/>
        </w:rPr>
        <w:tab/>
        <w:t xml:space="preserve">Loewenstein JE, Gayle SC, Duffis EJ, Prestigiacomo CJ, Gandhi CD. The Natural History and Treatment Options for Unruptured Intracranial Aneurysms. International Journal of Vascular Medicine. 2012;2012:1-11. </w:t>
      </w:r>
    </w:p>
    <w:p w:rsidR="0065069C" w:rsidRPr="0065069C" w:rsidRDefault="0065069C" w:rsidP="0065069C">
      <w:pPr>
        <w:pStyle w:val="Bibliografa"/>
        <w:rPr>
          <w:rFonts w:ascii="Calibri" w:hAnsi="Calibri" w:cs="Calibri"/>
        </w:rPr>
      </w:pPr>
      <w:r w:rsidRPr="0065069C">
        <w:rPr>
          <w:rFonts w:ascii="Calibri" w:hAnsi="Calibri" w:cs="Calibri"/>
        </w:rPr>
        <w:lastRenderedPageBreak/>
        <w:t xml:space="preserve">4. </w:t>
      </w:r>
      <w:r w:rsidRPr="0065069C">
        <w:rPr>
          <w:rFonts w:ascii="Calibri" w:hAnsi="Calibri" w:cs="Calibri"/>
        </w:rPr>
        <w:tab/>
        <w:t xml:space="preserve">Wiebers DO. Unruptured intracranial aneurysms: natural history, clinical outcome, and risks of surgical and endovascular treatment. The Lancet. 12 de julio de 2003;362(9378):103-10. </w:t>
      </w:r>
    </w:p>
    <w:p w:rsidR="0065069C" w:rsidRPr="0065069C" w:rsidRDefault="0065069C" w:rsidP="0065069C">
      <w:pPr>
        <w:pStyle w:val="Bibliografa"/>
        <w:rPr>
          <w:rFonts w:ascii="Calibri" w:hAnsi="Calibri" w:cs="Calibri"/>
        </w:rPr>
      </w:pPr>
      <w:r w:rsidRPr="0065069C">
        <w:rPr>
          <w:rFonts w:ascii="Calibri" w:hAnsi="Calibri" w:cs="Calibri"/>
        </w:rPr>
        <w:t xml:space="preserve">5. </w:t>
      </w:r>
      <w:r w:rsidRPr="0065069C">
        <w:rPr>
          <w:rFonts w:ascii="Calibri" w:hAnsi="Calibri" w:cs="Calibri"/>
        </w:rPr>
        <w:tab/>
        <w:t xml:space="preserve">Investigators IS of UIA. Unruptured intracranial aneurysms—risk of rupture and risks of surgical intervention. New England Journal of Medicine. 1998;339(24):1725–1733. </w:t>
      </w:r>
    </w:p>
    <w:p w:rsidR="0065069C" w:rsidRPr="0065069C" w:rsidRDefault="0065069C" w:rsidP="0065069C">
      <w:pPr>
        <w:pStyle w:val="Bibliografa"/>
        <w:rPr>
          <w:rFonts w:ascii="Calibri" w:hAnsi="Calibri" w:cs="Calibri"/>
        </w:rPr>
      </w:pPr>
      <w:r w:rsidRPr="0065069C">
        <w:rPr>
          <w:rFonts w:ascii="Calibri" w:hAnsi="Calibri" w:cs="Calibri"/>
        </w:rPr>
        <w:t xml:space="preserve">6. </w:t>
      </w:r>
      <w:r w:rsidRPr="0065069C">
        <w:rPr>
          <w:rFonts w:ascii="Calibri" w:hAnsi="Calibri" w:cs="Calibri"/>
        </w:rPr>
        <w:tab/>
        <w:t xml:space="preserve">Björkman J, Frösen J, Tähtinen O, Backes D, Huttunen T, Harju J, et al. Irregular Shape Identifies Ruptured Intracranial Aneurysm in Subarachnoid Hemorrhage Patients With Multiple Aneurysms. Stroke. 1 de julio de 2017;48(7):1986-9. </w:t>
      </w:r>
    </w:p>
    <w:p w:rsidR="0065069C" w:rsidRPr="0065069C" w:rsidRDefault="0065069C" w:rsidP="0065069C">
      <w:pPr>
        <w:pStyle w:val="Bibliografa"/>
        <w:rPr>
          <w:rFonts w:ascii="Calibri" w:hAnsi="Calibri" w:cs="Calibri"/>
        </w:rPr>
      </w:pPr>
      <w:r w:rsidRPr="0065069C">
        <w:rPr>
          <w:rFonts w:ascii="Calibri" w:hAnsi="Calibri" w:cs="Calibri"/>
        </w:rPr>
        <w:t xml:space="preserve">7. </w:t>
      </w:r>
      <w:r w:rsidRPr="0065069C">
        <w:rPr>
          <w:rFonts w:ascii="Calibri" w:hAnsi="Calibri" w:cs="Calibri"/>
        </w:rPr>
        <w:tab/>
        <w:t xml:space="preserve">Loumiotis I, Wagenbach A, Brown Jr RD, Lanzino G. Small (&lt; 10-mm) incidentally found intracranial aneurysms, Part 1: reasons for detection, demographics, location, and risk factors in 212 consecutive patients. Neurosurgical focus. 2011;31(6):E3. </w:t>
      </w:r>
    </w:p>
    <w:p w:rsidR="0065069C" w:rsidRPr="0065069C" w:rsidRDefault="0065069C" w:rsidP="0065069C">
      <w:pPr>
        <w:pStyle w:val="Bibliografa"/>
        <w:rPr>
          <w:rFonts w:ascii="Calibri" w:hAnsi="Calibri" w:cs="Calibri"/>
        </w:rPr>
      </w:pPr>
      <w:r w:rsidRPr="0065069C">
        <w:rPr>
          <w:rFonts w:ascii="Calibri" w:hAnsi="Calibri" w:cs="Calibri"/>
        </w:rPr>
        <w:t xml:space="preserve">8. </w:t>
      </w:r>
      <w:r w:rsidRPr="0065069C">
        <w:rPr>
          <w:rFonts w:ascii="Calibri" w:hAnsi="Calibri" w:cs="Calibri"/>
        </w:rPr>
        <w:tab/>
        <w:t xml:space="preserve">Lagares A, Gómez PA, Alén JF, Arikan F, Sarabia R, Horcajadas A, et al. Hemorragia subaracnoidea aneurismática: guía de tratamiento del Grupo de Patología Vascular de la Sociedad Española de Neurocirugía. Neurocirugía. 2011;22(2):93–115. </w:t>
      </w:r>
    </w:p>
    <w:p w:rsidR="0065069C" w:rsidRPr="0065069C" w:rsidRDefault="0065069C" w:rsidP="0065069C">
      <w:pPr>
        <w:pStyle w:val="Bibliografa"/>
        <w:rPr>
          <w:rFonts w:ascii="Calibri" w:hAnsi="Calibri" w:cs="Calibri"/>
        </w:rPr>
      </w:pPr>
      <w:r w:rsidRPr="0065069C">
        <w:rPr>
          <w:rFonts w:ascii="Calibri" w:hAnsi="Calibri" w:cs="Calibri"/>
        </w:rPr>
        <w:t xml:space="preserve">9. </w:t>
      </w:r>
      <w:r w:rsidRPr="0065069C">
        <w:rPr>
          <w:rFonts w:ascii="Calibri" w:hAnsi="Calibri" w:cs="Calibri"/>
        </w:rPr>
        <w:tab/>
        <w:t xml:space="preserve">Yoon W. Current Update on the Randomized Controlled Trials of Intracranial Aneurysms. Neurointervention. febrero de 2011;6(1):1-5. </w:t>
      </w:r>
    </w:p>
    <w:p w:rsidR="0065069C" w:rsidRPr="0065069C" w:rsidRDefault="0065069C" w:rsidP="0065069C">
      <w:pPr>
        <w:pStyle w:val="Bibliografa"/>
        <w:rPr>
          <w:rFonts w:ascii="Calibri" w:hAnsi="Calibri" w:cs="Calibri"/>
        </w:rPr>
      </w:pPr>
      <w:r w:rsidRPr="0065069C">
        <w:rPr>
          <w:rFonts w:ascii="Calibri" w:hAnsi="Calibri" w:cs="Calibri"/>
        </w:rPr>
        <w:t xml:space="preserve">10. </w:t>
      </w:r>
      <w:r w:rsidRPr="0065069C">
        <w:rPr>
          <w:rFonts w:ascii="Calibri" w:hAnsi="Calibri" w:cs="Calibri"/>
        </w:rPr>
        <w:tab/>
        <w:t xml:space="preserve">McDonald JS, McDonald RJ, Fan J, Kallmes DF, Lanzino G, Cloft HJ. Comparative Effectiveness of Unruptured Cerebral Aneurysm Therapies: Propensity Score Analysis of Clipping Versus Coiling. Stroke. 1 de abril de 2013;44(4):988-94. </w:t>
      </w:r>
    </w:p>
    <w:p w:rsidR="0065069C" w:rsidRPr="0065069C" w:rsidRDefault="0065069C" w:rsidP="0065069C">
      <w:pPr>
        <w:pStyle w:val="Bibliografa"/>
        <w:rPr>
          <w:rFonts w:ascii="Calibri" w:hAnsi="Calibri" w:cs="Calibri"/>
        </w:rPr>
      </w:pPr>
      <w:r w:rsidRPr="0065069C">
        <w:rPr>
          <w:rFonts w:ascii="Calibri" w:hAnsi="Calibri" w:cs="Calibri"/>
        </w:rPr>
        <w:t xml:space="preserve">11. </w:t>
      </w:r>
      <w:r w:rsidRPr="0065069C">
        <w:rPr>
          <w:rFonts w:ascii="Calibri" w:hAnsi="Calibri" w:cs="Calibri"/>
        </w:rPr>
        <w:tab/>
        <w:t xml:space="preserve">Pierot L, Spelle L, Vitry F, for the ATENA Investigators. Similar Safety in Centers with Low and High Volumes of Endovascular Treatments for Unruptured Intracranial Aneurysms: Evaluation of the Analysis of Treatment by Endovascular Approach of Nonruptured Aneurysms Study. American Journal of Neuroradiology. 1 de junio de 2010;31(6):1010-4. </w:t>
      </w:r>
    </w:p>
    <w:p w:rsidR="0065069C" w:rsidRPr="0065069C" w:rsidRDefault="0065069C" w:rsidP="0065069C">
      <w:pPr>
        <w:pStyle w:val="Bibliografa"/>
        <w:rPr>
          <w:rFonts w:ascii="Calibri" w:hAnsi="Calibri" w:cs="Calibri"/>
        </w:rPr>
      </w:pPr>
      <w:r w:rsidRPr="0065069C">
        <w:rPr>
          <w:rFonts w:ascii="Calibri" w:hAnsi="Calibri" w:cs="Calibri"/>
        </w:rPr>
        <w:lastRenderedPageBreak/>
        <w:t xml:space="preserve">12. </w:t>
      </w:r>
      <w:r w:rsidRPr="0065069C">
        <w:rPr>
          <w:rFonts w:ascii="Calibri" w:hAnsi="Calibri" w:cs="Calibri"/>
        </w:rPr>
        <w:tab/>
        <w:t xml:space="preserve">Raymond J, Darsaut TE, Molyneux AJ. A trial on unruptured intracranial aneurysms (the TEAM trial): results, lessons from a failure and the necessity for clinical care trials. Trials. 2011;12(1):64. </w:t>
      </w:r>
    </w:p>
    <w:p w:rsidR="0065069C" w:rsidRPr="0065069C" w:rsidRDefault="0065069C" w:rsidP="0065069C">
      <w:pPr>
        <w:pStyle w:val="Bibliografa"/>
        <w:rPr>
          <w:rFonts w:ascii="Calibri" w:hAnsi="Calibri" w:cs="Calibri"/>
        </w:rPr>
      </w:pPr>
      <w:r w:rsidRPr="0065069C">
        <w:rPr>
          <w:rFonts w:ascii="Calibri" w:hAnsi="Calibri" w:cs="Calibri"/>
        </w:rPr>
        <w:t xml:space="preserve">13. </w:t>
      </w:r>
      <w:r w:rsidRPr="0065069C">
        <w:rPr>
          <w:rFonts w:ascii="Calibri" w:hAnsi="Calibri" w:cs="Calibri"/>
        </w:rPr>
        <w:tab/>
        <w:t xml:space="preserve">Pierot L, Spelle L, Vitry F. Immediate Clinical Outcome of Patients Harboring Unruptured Intracranial Aneurysms Treated by Endovascular Approach: Results of the ATENA Study. Stroke. 1 de septiembre de 2008;39(9):2497-504. </w:t>
      </w:r>
    </w:p>
    <w:p w:rsidR="0065069C" w:rsidRPr="0065069C" w:rsidRDefault="0065069C" w:rsidP="0065069C">
      <w:pPr>
        <w:pStyle w:val="Bibliografa"/>
        <w:rPr>
          <w:rFonts w:ascii="Calibri" w:hAnsi="Calibri" w:cs="Calibri"/>
        </w:rPr>
      </w:pPr>
      <w:r w:rsidRPr="0065069C">
        <w:rPr>
          <w:rFonts w:ascii="Calibri" w:hAnsi="Calibri" w:cs="Calibri"/>
        </w:rPr>
        <w:t xml:space="preserve">14. </w:t>
      </w:r>
      <w:r w:rsidRPr="0065069C">
        <w:rPr>
          <w:rFonts w:ascii="Calibri" w:hAnsi="Calibri" w:cs="Calibri"/>
        </w:rPr>
        <w:tab/>
        <w:t xml:space="preserve">Pierot L, Spelle L, Vitry F, Investigators A. Immediate Anatomic Results after the Endovascular Treatment of Unruptured Intracranial Aneurysms: Analysis of the ATENA Series. American Journal of Neuroradiology. 1 de enero de 2010;31(1):140-4. </w:t>
      </w:r>
    </w:p>
    <w:p w:rsidR="0065069C" w:rsidRPr="0065069C" w:rsidRDefault="0065069C" w:rsidP="0065069C">
      <w:pPr>
        <w:pStyle w:val="Bibliografa"/>
        <w:rPr>
          <w:rFonts w:ascii="Calibri" w:hAnsi="Calibri" w:cs="Calibri"/>
        </w:rPr>
      </w:pPr>
      <w:r w:rsidRPr="0065069C">
        <w:rPr>
          <w:rFonts w:ascii="Calibri" w:hAnsi="Calibri" w:cs="Calibri"/>
        </w:rPr>
        <w:t xml:space="preserve">15. </w:t>
      </w:r>
      <w:r w:rsidRPr="0065069C">
        <w:rPr>
          <w:rFonts w:ascii="Calibri" w:hAnsi="Calibri" w:cs="Calibri"/>
        </w:rPr>
        <w:tab/>
        <w:t xml:space="preserve">Meilán Martínez A, Murias Quintana E, Gil García A, Vega Valdés P, Saiz Ayala A. Técnicas asistidas para el tratamiento endovascular de aneurismas cerebrales complejos o atípicos. Radiología. marzo de 2013;55(2):118-29. </w:t>
      </w:r>
    </w:p>
    <w:p w:rsidR="0065069C" w:rsidRPr="0065069C" w:rsidRDefault="0065069C" w:rsidP="0065069C">
      <w:pPr>
        <w:pStyle w:val="Bibliografa"/>
        <w:rPr>
          <w:rFonts w:ascii="Calibri" w:hAnsi="Calibri" w:cs="Calibri"/>
        </w:rPr>
      </w:pPr>
      <w:r w:rsidRPr="0065069C">
        <w:rPr>
          <w:rFonts w:ascii="Calibri" w:hAnsi="Calibri" w:cs="Calibri"/>
        </w:rPr>
        <w:t xml:space="preserve">16. </w:t>
      </w:r>
      <w:r w:rsidRPr="0065069C">
        <w:rPr>
          <w:rFonts w:ascii="Calibri" w:hAnsi="Calibri" w:cs="Calibri"/>
        </w:rPr>
        <w:tab/>
        <w:t xml:space="preserve">Sonobe M, Yamazaki T, Yonekura M, Kikuchi H. Small Unruptured Intracranial Aneurysm Verification Study: SUAVe Study, Japan. Stroke. 1 de septiembre de 2010;41(9):1969-77. </w:t>
      </w:r>
    </w:p>
    <w:p w:rsidR="0065069C" w:rsidRPr="0065069C" w:rsidRDefault="0065069C" w:rsidP="0065069C">
      <w:pPr>
        <w:pStyle w:val="Bibliografa"/>
        <w:rPr>
          <w:rFonts w:ascii="Calibri" w:hAnsi="Calibri" w:cs="Calibri"/>
        </w:rPr>
      </w:pPr>
      <w:r w:rsidRPr="0065069C">
        <w:rPr>
          <w:rFonts w:ascii="Calibri" w:hAnsi="Calibri" w:cs="Calibri"/>
        </w:rPr>
        <w:t xml:space="preserve">17. </w:t>
      </w:r>
      <w:r w:rsidRPr="0065069C">
        <w:rPr>
          <w:rFonts w:ascii="Calibri" w:hAnsi="Calibri" w:cs="Calibri"/>
        </w:rPr>
        <w:tab/>
        <w:t xml:space="preserve">Pierot L, Spelle L, Leclerc X, Cognard C, Bonafé A, Moret J. Endovascular treatment of unruptured intracranial aneurysms: comparison of safety of remodeling technique and standard treatment with coils. Radiology. 2009;251(3):846–855. </w:t>
      </w:r>
    </w:p>
    <w:p w:rsidR="0065069C" w:rsidRPr="0065069C" w:rsidRDefault="0065069C" w:rsidP="0065069C">
      <w:pPr>
        <w:pStyle w:val="Bibliografa"/>
        <w:rPr>
          <w:rFonts w:ascii="Calibri" w:hAnsi="Calibri" w:cs="Calibri"/>
        </w:rPr>
      </w:pPr>
      <w:r w:rsidRPr="0065069C">
        <w:rPr>
          <w:rFonts w:ascii="Calibri" w:hAnsi="Calibri" w:cs="Calibri"/>
        </w:rPr>
        <w:t xml:space="preserve">18. </w:t>
      </w:r>
      <w:r w:rsidRPr="0065069C">
        <w:rPr>
          <w:rFonts w:ascii="Calibri" w:hAnsi="Calibri" w:cs="Calibri"/>
        </w:rPr>
        <w:tab/>
        <w:t xml:space="preserve">Wanke I, Doerfler A, Dietrich U, Egelhof T, Schoch B, Stolke D, et al. Endovascular Treatment of Unruptured Intracranial Aneurysms. American Journal of Neuroradiology. 1 de mayo de 2002;23(5):756-61. </w:t>
      </w:r>
    </w:p>
    <w:p w:rsidR="0065069C" w:rsidRPr="0065069C" w:rsidRDefault="0065069C" w:rsidP="0065069C">
      <w:pPr>
        <w:pStyle w:val="Bibliografa"/>
        <w:rPr>
          <w:rFonts w:ascii="Calibri" w:hAnsi="Calibri" w:cs="Calibri"/>
        </w:rPr>
      </w:pPr>
      <w:r w:rsidRPr="0065069C">
        <w:rPr>
          <w:rFonts w:ascii="Calibri" w:hAnsi="Calibri" w:cs="Calibri"/>
        </w:rPr>
        <w:t xml:space="preserve">19. </w:t>
      </w:r>
      <w:r w:rsidRPr="0065069C">
        <w:rPr>
          <w:rFonts w:ascii="Calibri" w:hAnsi="Calibri" w:cs="Calibri"/>
        </w:rPr>
        <w:tab/>
        <w:t xml:space="preserve">Loumiotis I, Brown Jr RD, Vine R, Cloft HJ, Kallmes DF, Lanzino G. Small (&lt; 10-mm) incidentally found intracranial aneurysms, Part 2: treatment recommendations, natural </w:t>
      </w:r>
      <w:r w:rsidRPr="0065069C">
        <w:rPr>
          <w:rFonts w:ascii="Calibri" w:hAnsi="Calibri" w:cs="Calibri"/>
        </w:rPr>
        <w:lastRenderedPageBreak/>
        <w:t xml:space="preserve">history, complications, and short-term outcome in 212 consecutive patients. Neurosurgical focus. 2011;31(6):E4. </w:t>
      </w:r>
    </w:p>
    <w:p w:rsidR="0098426A" w:rsidRPr="0098426A" w:rsidRDefault="0065069C" w:rsidP="0098426A">
      <w:pPr>
        <w:rPr>
          <w:lang w:eastAsia="es-ES"/>
        </w:rPr>
      </w:pPr>
      <w:r>
        <w:rPr>
          <w:lang w:eastAsia="es-ES"/>
        </w:rPr>
        <w:fldChar w:fldCharType="end"/>
      </w:r>
      <w:bookmarkStart w:id="81" w:name="_GoBack"/>
      <w:bookmarkEnd w:id="81"/>
    </w:p>
    <w:p w:rsidR="00CB4F92" w:rsidRPr="00CB4F92" w:rsidRDefault="00CB4F92" w:rsidP="00DD169A">
      <w:pPr>
        <w:jc w:val="both"/>
      </w:pPr>
    </w:p>
    <w:sectPr w:rsidR="00CB4F92" w:rsidRPr="00CB4F92" w:rsidSect="0090528B">
      <w:headerReference w:type="even" r:id="rId53"/>
      <w:headerReference w:type="default" r:id="rId54"/>
      <w:headerReference w:type="first" r:id="rId55"/>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7B68" w:rsidRDefault="00747B68" w:rsidP="00B07406">
      <w:pPr>
        <w:spacing w:after="0" w:line="240" w:lineRule="auto"/>
      </w:pPr>
      <w:r>
        <w:separator/>
      </w:r>
    </w:p>
  </w:endnote>
  <w:endnote w:type="continuationSeparator" w:id="0">
    <w:p w:rsidR="00747B68" w:rsidRDefault="00747B68"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F57F53">
      <w:tc>
        <w:tcPr>
          <w:tcW w:w="500" w:type="pct"/>
          <w:tcBorders>
            <w:top w:val="single" w:sz="4" w:space="0" w:color="554740" w:themeColor="accent2" w:themeShade="BF"/>
          </w:tcBorders>
          <w:shd w:val="clear" w:color="auto" w:fill="554740" w:themeFill="accent2" w:themeFillShade="BF"/>
        </w:tcPr>
        <w:p w:rsidR="00F57F53" w:rsidRDefault="00F57F53">
          <w:pPr>
            <w:pStyle w:val="Piedepgina"/>
            <w:jc w:val="right"/>
            <w:rPr>
              <w:b/>
              <w:color w:val="FFFFFF" w:themeColor="background1"/>
            </w:rPr>
          </w:pPr>
          <w:r>
            <w:fldChar w:fldCharType="begin"/>
          </w:r>
          <w:r>
            <w:instrText xml:space="preserve"> PAGE   \* MERGEFORMAT </w:instrText>
          </w:r>
          <w:r>
            <w:fldChar w:fldCharType="separate"/>
          </w:r>
          <w:r w:rsidR="0066150F" w:rsidRPr="0066150F">
            <w:rPr>
              <w:noProof/>
              <w:color w:val="FFFFFF" w:themeColor="background1"/>
            </w:rPr>
            <w:t>2</w:t>
          </w:r>
          <w:r>
            <w:rPr>
              <w:noProof/>
              <w:color w:val="FFFFFF" w:themeColor="background1"/>
            </w:rPr>
            <w:fldChar w:fldCharType="end"/>
          </w:r>
        </w:p>
      </w:tc>
      <w:tc>
        <w:tcPr>
          <w:tcW w:w="4500" w:type="pct"/>
          <w:tcBorders>
            <w:top w:val="single" w:sz="4" w:space="0" w:color="auto"/>
          </w:tcBorders>
        </w:tcPr>
        <w:p w:rsidR="00F57F53" w:rsidRDefault="00F57F53">
          <w:pPr>
            <w:pStyle w:val="Piedepgina"/>
          </w:pPr>
          <w:sdt>
            <w:sdtPr>
              <w:rPr>
                <w:i/>
              </w:rPr>
              <w:alias w:val="Autor"/>
              <w:id w:val="47488562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781843298"/>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F57F53" w:rsidRDefault="00F57F5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F57F53">
      <w:tc>
        <w:tcPr>
          <w:tcW w:w="4500" w:type="pct"/>
          <w:tcBorders>
            <w:top w:val="single" w:sz="4" w:space="0" w:color="000000" w:themeColor="text1"/>
          </w:tcBorders>
        </w:tcPr>
        <w:p w:rsidR="00F57F53" w:rsidRDefault="00F57F53" w:rsidP="00A30F9D">
          <w:pPr>
            <w:pStyle w:val="Piedepgina"/>
            <w:jc w:val="right"/>
          </w:pPr>
          <w:sdt>
            <w:sdtPr>
              <w:alias w:val="Organización"/>
              <w:id w:val="1583107044"/>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20478863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F57F53" w:rsidRDefault="00F57F53">
          <w:pPr>
            <w:pStyle w:val="Encabezado"/>
            <w:rPr>
              <w:color w:val="FFFFFF" w:themeColor="background1"/>
            </w:rPr>
          </w:pPr>
          <w:r>
            <w:fldChar w:fldCharType="begin"/>
          </w:r>
          <w:r>
            <w:instrText xml:space="preserve"> PAGE   \* MERGEFORMAT </w:instrText>
          </w:r>
          <w:r>
            <w:fldChar w:fldCharType="separate"/>
          </w:r>
          <w:r w:rsidR="0066150F" w:rsidRPr="0066150F">
            <w:rPr>
              <w:noProof/>
              <w:color w:val="FFFFFF" w:themeColor="background1"/>
            </w:rPr>
            <w:t>3</w:t>
          </w:r>
          <w:r>
            <w:rPr>
              <w:noProof/>
              <w:color w:val="FFFFFF" w:themeColor="background1"/>
            </w:rPr>
            <w:fldChar w:fldCharType="end"/>
          </w:r>
        </w:p>
      </w:tc>
    </w:tr>
  </w:tbl>
  <w:p w:rsidR="00F57F53" w:rsidRDefault="00F57F53"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F57F53" w:rsidTr="009D1163">
      <w:tc>
        <w:tcPr>
          <w:tcW w:w="4500" w:type="pct"/>
          <w:tcBorders>
            <w:top w:val="single" w:sz="4" w:space="0" w:color="000000" w:themeColor="text1"/>
          </w:tcBorders>
        </w:tcPr>
        <w:p w:rsidR="00F57F53" w:rsidRDefault="00F57F53" w:rsidP="00F308D9">
          <w:pPr>
            <w:pStyle w:val="Piedepgina"/>
            <w:jc w:val="right"/>
          </w:pPr>
          <w:sdt>
            <w:sdtPr>
              <w:alias w:val="Organización"/>
              <w:id w:val="816002771"/>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748098990"/>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F57F53" w:rsidRDefault="00F57F53" w:rsidP="009D1163">
          <w:pPr>
            <w:pStyle w:val="Encabezado"/>
            <w:rPr>
              <w:color w:val="FFFFFF" w:themeColor="background1"/>
            </w:rPr>
          </w:pPr>
          <w:r>
            <w:fldChar w:fldCharType="begin"/>
          </w:r>
          <w:r>
            <w:instrText xml:space="preserve"> PAGE   \* MERGEFORMAT </w:instrText>
          </w:r>
          <w:r>
            <w:fldChar w:fldCharType="separate"/>
          </w:r>
          <w:r w:rsidR="0066150F" w:rsidRPr="0066150F">
            <w:rPr>
              <w:noProof/>
              <w:color w:val="FFFFFF" w:themeColor="background1"/>
            </w:rPr>
            <w:t>1</w:t>
          </w:r>
          <w:r>
            <w:rPr>
              <w:noProof/>
              <w:color w:val="FFFFFF" w:themeColor="background1"/>
            </w:rPr>
            <w:fldChar w:fldCharType="end"/>
          </w:r>
        </w:p>
      </w:tc>
    </w:tr>
  </w:tbl>
  <w:p w:rsidR="00F57F53" w:rsidRDefault="00F57F53"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7B68" w:rsidRDefault="00747B68" w:rsidP="00B07406">
      <w:pPr>
        <w:spacing w:after="0" w:line="240" w:lineRule="auto"/>
      </w:pPr>
      <w:r>
        <w:separator/>
      </w:r>
    </w:p>
  </w:footnote>
  <w:footnote w:type="continuationSeparator" w:id="0">
    <w:p w:rsidR="00747B68" w:rsidRDefault="00747B68" w:rsidP="00B07406">
      <w:pPr>
        <w:spacing w:after="0" w:line="240" w:lineRule="auto"/>
      </w:pPr>
      <w:r>
        <w:continuationSeparator/>
      </w:r>
    </w:p>
  </w:footnote>
  <w:footnote w:id="1">
    <w:p w:rsidR="00F57F53" w:rsidRDefault="00F57F53" w:rsidP="00C23492">
      <w:pPr>
        <w:pStyle w:val="Textonotapie"/>
        <w:spacing w:before="0"/>
      </w:pPr>
      <w:r>
        <w:rPr>
          <w:rStyle w:val="Refdenotaalpie"/>
        </w:rPr>
        <w:footnoteRef/>
      </w:r>
      <w:r>
        <w:t xml:space="preserve"> International Study of Unruptured Intracranial Aneusysms Investigators (ISUIA), un estudio dirigido por la Clínica Mayo y patrocinada por los National Institutes of Health (NIHs). Es el mayor estudio multicéntrico realizado hasta el momento sobre los aneurismas intracraneales no rotos, cuyo fin es describir la historia natural del aneurisma y evaluar el riesgo asociado con su intervención en comparación con la observación.</w:t>
      </w:r>
    </w:p>
  </w:footnote>
  <w:footnote w:id="2">
    <w:p w:rsidR="00F57F53" w:rsidRDefault="00F57F53">
      <w:pPr>
        <w:pStyle w:val="Textonotapie"/>
      </w:pPr>
      <w:r>
        <w:rPr>
          <w:rStyle w:val="Refdenotaalpie"/>
        </w:rPr>
        <w:footnoteRef/>
      </w:r>
      <w:r>
        <w:t xml:space="preserve"> Coils: especie de muelle o espiral de material blando, generalmente de platino, muy fino, que se utiliza para la embolización de aneurismas o malformaciones arteriovenosas.   </w:t>
      </w:r>
    </w:p>
  </w:footnote>
  <w:footnote w:id="3">
    <w:p w:rsidR="00F57F53" w:rsidRDefault="00F57F53" w:rsidP="00F308D9">
      <w:pPr>
        <w:pStyle w:val="Textonotapie"/>
        <w:spacing w:line="276" w:lineRule="auto"/>
      </w:pPr>
      <w:r>
        <w:rPr>
          <w:rStyle w:val="Refdenotaalpie"/>
        </w:rPr>
        <w:footnoteRef/>
      </w:r>
      <w:r>
        <w:t xml:space="preserve"> International Subarachnoid Aneurysm Trial (ISAT), ensayo clínico multicéntrico, prospectivo, aleatorizado, que comparó la eficacia y seguridad entre el tratamiento endovascular con coils y el tratamiento neuroquirúrgico con clip para el tratamiento de aneurismas cerebrales rotos.</w:t>
      </w:r>
    </w:p>
  </w:footnote>
  <w:footnote w:id="4">
    <w:p w:rsidR="00F57F53" w:rsidRDefault="00F57F53">
      <w:pPr>
        <w:pStyle w:val="Textonotapie"/>
      </w:pPr>
      <w:r>
        <w:rPr>
          <w:rStyle w:val="Refdenotaalpie"/>
        </w:rPr>
        <w:footnoteRef/>
      </w:r>
      <w:r>
        <w:t xml:space="preserve">Analysis of Treatment by Endovascular approach of Non ruptured Aneurysms (ATENA), un estudio prospectivo multicéntrico realizado en Francia y Canadá para evaluar los resultados y los riesgos del tratamiento endovascular en aneurismas intracraneales no rotos. Fue dirigido por la Sociedad Francesa de Neurorradiología (SFNR) para evaluar los resultados del tratamiento endovascular a corto y largo plazo. </w:t>
      </w:r>
    </w:p>
  </w:footnote>
  <w:footnote w:id="5">
    <w:p w:rsidR="00F57F53" w:rsidRDefault="00F57F53" w:rsidP="00C0490A">
      <w:pPr>
        <w:pStyle w:val="Textonotaalfinal"/>
      </w:pPr>
      <w:r>
        <w:rPr>
          <w:rStyle w:val="Refdenotaalpie"/>
        </w:rPr>
        <w:footnoteRef/>
      </w:r>
      <w:r>
        <w:t>Se utiliza un catéter-balón que se coloca en el cuello del aneurisma se hincha de manera intermitente con la colocación de cada coil. Al final del procedimiento se coloca un stent y se retira el catéter-balón.</w:t>
      </w:r>
    </w:p>
    <w:p w:rsidR="00F57F53" w:rsidRDefault="00F57F53" w:rsidP="00C23492">
      <w:pPr>
        <w:pStyle w:val="Textonotaalfinal"/>
        <w:spacing w:after="240"/>
      </w:pPr>
      <w:r>
        <w:t xml:space="preserve">El stent evita la protrusión de los coils hacia el vaso portador del aneurisma, redirecciona el flujo y sirve de molde físico para la reendotelización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9F7D3B">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F53" w:rsidRDefault="00F57F53"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569271963"/>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F53" w:rsidRDefault="00F57F53"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212781054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F53" w:rsidRDefault="00F57F53"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66150F">
      <w:rPr>
        <w:i/>
        <w:noProof/>
      </w:rPr>
      <w:t>Introducción</w:t>
    </w:r>
    <w:r w:rsidRPr="0087575A">
      <w:rPr>
        <w:i/>
      </w:rPr>
      <w:fldChar w:fldCharType="end"/>
    </w:r>
  </w:p>
  <w:p w:rsidR="00F57F53" w:rsidRDefault="00F57F5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F53" w:rsidRDefault="00F57F53"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66150F">
      <w:rPr>
        <w:i/>
        <w:noProof/>
      </w:rPr>
      <w:t>Introducción</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F57F53" w:rsidRDefault="00F57F53"/>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7F53" w:rsidRDefault="00F57F53"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F57F53" w:rsidRDefault="00F57F5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27F91"/>
    <w:multiLevelType w:val="hybridMultilevel"/>
    <w:tmpl w:val="477CE0F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462B13"/>
    <w:multiLevelType w:val="hybridMultilevel"/>
    <w:tmpl w:val="5538A5DA"/>
    <w:lvl w:ilvl="0" w:tplc="44365F84">
      <w:start w:val="1"/>
      <w:numFmt w:val="decimal"/>
      <w:lvlText w:val="%1."/>
      <w:lvlJc w:val="left"/>
      <w:pPr>
        <w:ind w:left="360" w:hanging="360"/>
      </w:pPr>
      <w:rPr>
        <w:rFonts w:ascii="Calibri" w:hAnsi="Calibri" w:cs="Calibri" w:hint="default"/>
        <w:b/>
        <w:color w:val="726056" w:themeColor="accent2"/>
        <w:sz w:val="24"/>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139F76FB"/>
    <w:multiLevelType w:val="hybridMultilevel"/>
    <w:tmpl w:val="352681DC"/>
    <w:lvl w:ilvl="0" w:tplc="E8BACE02">
      <w:start w:val="1"/>
      <w:numFmt w:val="bullet"/>
      <w:lvlText w:val=""/>
      <w:lvlJc w:val="left"/>
      <w:pPr>
        <w:ind w:left="360" w:hanging="360"/>
      </w:pPr>
      <w:rPr>
        <w:rFonts w:ascii="Symbol" w:hAnsi="Symbol" w:hint="default"/>
        <w:color w:val="808DA9" w:themeColor="accent4"/>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143557AF"/>
    <w:multiLevelType w:val="hybridMultilevel"/>
    <w:tmpl w:val="36CEF240"/>
    <w:lvl w:ilvl="0" w:tplc="E8BACE02">
      <w:start w:val="1"/>
      <w:numFmt w:val="bullet"/>
      <w:lvlText w:val=""/>
      <w:lvlJc w:val="left"/>
      <w:pPr>
        <w:ind w:left="360" w:hanging="360"/>
      </w:pPr>
      <w:rPr>
        <w:rFonts w:ascii="Symbol" w:hAnsi="Symbol" w:hint="default"/>
        <w:color w:val="808DA9" w:themeColor="accent4"/>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A566223"/>
    <w:multiLevelType w:val="hybridMultilevel"/>
    <w:tmpl w:val="F426F4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E310E72"/>
    <w:multiLevelType w:val="hybridMultilevel"/>
    <w:tmpl w:val="1870D00E"/>
    <w:lvl w:ilvl="0" w:tplc="2DF2E410">
      <w:start w:val="1"/>
      <w:numFmt w:val="decimal"/>
      <w:lvlText w:val="%1."/>
      <w:lvlJc w:val="center"/>
      <w:pPr>
        <w:ind w:left="360" w:hanging="360"/>
      </w:pPr>
      <w:rPr>
        <w:rFonts w:hint="default"/>
        <w:b/>
        <w:strike w:val="0"/>
        <w:dstrike w:val="0"/>
        <w:color w:val="404040" w:themeColor="text1" w:themeTint="BF"/>
        <w:sz w:val="26"/>
        <w:szCs w:val="26"/>
        <w:vertAlign w:val="baseline"/>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nsid w:val="4D0D40FF"/>
    <w:multiLevelType w:val="hybridMultilevel"/>
    <w:tmpl w:val="911A2366"/>
    <w:lvl w:ilvl="0" w:tplc="4FFE547E">
      <w:start w:val="1"/>
      <w:numFmt w:val="bullet"/>
      <w:lvlText w:val=""/>
      <w:lvlJc w:val="left"/>
      <w:pPr>
        <w:ind w:left="360" w:hanging="360"/>
      </w:pPr>
      <w:rPr>
        <w:rFonts w:ascii="Symbol" w:hAnsi="Symbol" w:hint="default"/>
        <w:color w:val="595959" w:themeColor="text1" w:themeTint="A6"/>
        <w:sz w:val="22"/>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586C6D85"/>
    <w:multiLevelType w:val="hybridMultilevel"/>
    <w:tmpl w:val="EA7050FA"/>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71F04C1E"/>
    <w:multiLevelType w:val="hybridMultilevel"/>
    <w:tmpl w:val="BA8290EC"/>
    <w:lvl w:ilvl="0" w:tplc="3F5CF640">
      <w:numFmt w:val="bullet"/>
      <w:lvlText w:val="-"/>
      <w:lvlJc w:val="left"/>
      <w:pPr>
        <w:ind w:left="360" w:hanging="360"/>
      </w:pPr>
      <w:rPr>
        <w:rFonts w:ascii="Calibri Light" w:eastAsiaTheme="minorEastAsia" w:hAnsi="Calibri Light" w:cs="Calibri Light" w:hint="default"/>
        <w:color w:val="AD0101" w:themeColor="accent1"/>
      </w:rPr>
    </w:lvl>
    <w:lvl w:ilvl="1" w:tplc="3F5CF640">
      <w:numFmt w:val="bullet"/>
      <w:lvlText w:val="-"/>
      <w:lvlJc w:val="left"/>
      <w:pPr>
        <w:ind w:left="1080" w:hanging="360"/>
      </w:pPr>
      <w:rPr>
        <w:rFonts w:ascii="Calibri Light" w:eastAsiaTheme="minorEastAsia" w:hAnsi="Calibri Light" w:cs="Calibri Light"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4"/>
  </w:num>
  <w:num w:numId="2">
    <w:abstractNumId w:val="13"/>
  </w:num>
  <w:num w:numId="3">
    <w:abstractNumId w:val="1"/>
  </w:num>
  <w:num w:numId="4">
    <w:abstractNumId w:val="6"/>
  </w:num>
  <w:num w:numId="5">
    <w:abstractNumId w:val="8"/>
  </w:num>
  <w:num w:numId="6">
    <w:abstractNumId w:val="4"/>
  </w:num>
  <w:num w:numId="7">
    <w:abstractNumId w:val="3"/>
  </w:num>
  <w:num w:numId="8">
    <w:abstractNumId w:val="2"/>
  </w:num>
  <w:num w:numId="9">
    <w:abstractNumId w:val="15"/>
  </w:num>
  <w:num w:numId="10">
    <w:abstractNumId w:val="10"/>
  </w:num>
  <w:num w:numId="11">
    <w:abstractNumId w:val="7"/>
  </w:num>
  <w:num w:numId="12">
    <w:abstractNumId w:val="11"/>
  </w:num>
  <w:num w:numId="13">
    <w:abstractNumId w:val="9"/>
  </w:num>
  <w:num w:numId="14">
    <w:abstractNumId w:val="12"/>
  </w:num>
  <w:num w:numId="15">
    <w:abstractNumId w:val="0"/>
  </w:num>
  <w:num w:numId="16">
    <w:abstractNumId w:val="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E8E"/>
    <w:rsid w:val="00000795"/>
    <w:rsid w:val="00000CD4"/>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57FFD"/>
    <w:rsid w:val="00061283"/>
    <w:rsid w:val="000659CC"/>
    <w:rsid w:val="00066356"/>
    <w:rsid w:val="000703FC"/>
    <w:rsid w:val="00075754"/>
    <w:rsid w:val="000815A5"/>
    <w:rsid w:val="0008664F"/>
    <w:rsid w:val="00087411"/>
    <w:rsid w:val="00087ABF"/>
    <w:rsid w:val="00092551"/>
    <w:rsid w:val="000949A0"/>
    <w:rsid w:val="00095993"/>
    <w:rsid w:val="00097FB6"/>
    <w:rsid w:val="000A565F"/>
    <w:rsid w:val="000A5B23"/>
    <w:rsid w:val="000A6662"/>
    <w:rsid w:val="000B5A23"/>
    <w:rsid w:val="000C7C78"/>
    <w:rsid w:val="000D3E2E"/>
    <w:rsid w:val="000D6641"/>
    <w:rsid w:val="000D66ED"/>
    <w:rsid w:val="000D67BE"/>
    <w:rsid w:val="000E0F5E"/>
    <w:rsid w:val="000E1BC9"/>
    <w:rsid w:val="000E2038"/>
    <w:rsid w:val="000E3E74"/>
    <w:rsid w:val="000E470F"/>
    <w:rsid w:val="000E5457"/>
    <w:rsid w:val="000F28C1"/>
    <w:rsid w:val="000F6BED"/>
    <w:rsid w:val="001016FD"/>
    <w:rsid w:val="00104333"/>
    <w:rsid w:val="001061F1"/>
    <w:rsid w:val="00106728"/>
    <w:rsid w:val="00111129"/>
    <w:rsid w:val="00121126"/>
    <w:rsid w:val="0012148F"/>
    <w:rsid w:val="001272F6"/>
    <w:rsid w:val="001305AE"/>
    <w:rsid w:val="00130C6C"/>
    <w:rsid w:val="001327DC"/>
    <w:rsid w:val="00132CDC"/>
    <w:rsid w:val="00133A4F"/>
    <w:rsid w:val="00134399"/>
    <w:rsid w:val="00140BDB"/>
    <w:rsid w:val="001423BF"/>
    <w:rsid w:val="00144A9B"/>
    <w:rsid w:val="00147D13"/>
    <w:rsid w:val="00155B07"/>
    <w:rsid w:val="00156B56"/>
    <w:rsid w:val="00157CEE"/>
    <w:rsid w:val="00160127"/>
    <w:rsid w:val="00164CEA"/>
    <w:rsid w:val="001650DE"/>
    <w:rsid w:val="00166D06"/>
    <w:rsid w:val="00167FD1"/>
    <w:rsid w:val="00171FF3"/>
    <w:rsid w:val="0017479F"/>
    <w:rsid w:val="00180199"/>
    <w:rsid w:val="00181C82"/>
    <w:rsid w:val="001828C8"/>
    <w:rsid w:val="0018396A"/>
    <w:rsid w:val="00186877"/>
    <w:rsid w:val="001869F0"/>
    <w:rsid w:val="00186E58"/>
    <w:rsid w:val="00191004"/>
    <w:rsid w:val="00192CE1"/>
    <w:rsid w:val="00193DAE"/>
    <w:rsid w:val="00195D6F"/>
    <w:rsid w:val="001A0565"/>
    <w:rsid w:val="001A0875"/>
    <w:rsid w:val="001A1A17"/>
    <w:rsid w:val="001A776F"/>
    <w:rsid w:val="001B694E"/>
    <w:rsid w:val="001C0498"/>
    <w:rsid w:val="001C0545"/>
    <w:rsid w:val="001C0796"/>
    <w:rsid w:val="001C0D47"/>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08D6"/>
    <w:rsid w:val="00225566"/>
    <w:rsid w:val="00226B0F"/>
    <w:rsid w:val="00227127"/>
    <w:rsid w:val="00231DCA"/>
    <w:rsid w:val="002356C8"/>
    <w:rsid w:val="00247854"/>
    <w:rsid w:val="00252405"/>
    <w:rsid w:val="002534F8"/>
    <w:rsid w:val="00255B34"/>
    <w:rsid w:val="00255E6E"/>
    <w:rsid w:val="00256488"/>
    <w:rsid w:val="00260B41"/>
    <w:rsid w:val="00262716"/>
    <w:rsid w:val="00262DF8"/>
    <w:rsid w:val="00263FC7"/>
    <w:rsid w:val="002676DF"/>
    <w:rsid w:val="002701A3"/>
    <w:rsid w:val="00271364"/>
    <w:rsid w:val="00275549"/>
    <w:rsid w:val="00284E6F"/>
    <w:rsid w:val="002961DD"/>
    <w:rsid w:val="002A1AB8"/>
    <w:rsid w:val="002A4CF0"/>
    <w:rsid w:val="002A60F6"/>
    <w:rsid w:val="002B189A"/>
    <w:rsid w:val="002B219D"/>
    <w:rsid w:val="002B3996"/>
    <w:rsid w:val="002B3CAD"/>
    <w:rsid w:val="002B4119"/>
    <w:rsid w:val="002B6A0D"/>
    <w:rsid w:val="002B770A"/>
    <w:rsid w:val="002C4EC4"/>
    <w:rsid w:val="002C55F2"/>
    <w:rsid w:val="002C6295"/>
    <w:rsid w:val="002D14D9"/>
    <w:rsid w:val="002D2BBC"/>
    <w:rsid w:val="002D30A4"/>
    <w:rsid w:val="002D6648"/>
    <w:rsid w:val="002D692F"/>
    <w:rsid w:val="002D78AD"/>
    <w:rsid w:val="002E21E1"/>
    <w:rsid w:val="002E27BE"/>
    <w:rsid w:val="002E3A62"/>
    <w:rsid w:val="002E5074"/>
    <w:rsid w:val="002E5437"/>
    <w:rsid w:val="002E6972"/>
    <w:rsid w:val="002F2F76"/>
    <w:rsid w:val="002F4B98"/>
    <w:rsid w:val="002F70CD"/>
    <w:rsid w:val="002F717A"/>
    <w:rsid w:val="00301196"/>
    <w:rsid w:val="003012BD"/>
    <w:rsid w:val="0030399E"/>
    <w:rsid w:val="00305B31"/>
    <w:rsid w:val="0031122F"/>
    <w:rsid w:val="00314C0F"/>
    <w:rsid w:val="003208FC"/>
    <w:rsid w:val="00320ABA"/>
    <w:rsid w:val="003228F1"/>
    <w:rsid w:val="0032623D"/>
    <w:rsid w:val="0032689A"/>
    <w:rsid w:val="0032737D"/>
    <w:rsid w:val="0033051E"/>
    <w:rsid w:val="00330790"/>
    <w:rsid w:val="00330A73"/>
    <w:rsid w:val="003310A7"/>
    <w:rsid w:val="00334B33"/>
    <w:rsid w:val="00336DF9"/>
    <w:rsid w:val="00337A77"/>
    <w:rsid w:val="0034243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5BA0"/>
    <w:rsid w:val="00376711"/>
    <w:rsid w:val="00376B50"/>
    <w:rsid w:val="00390567"/>
    <w:rsid w:val="00396F2A"/>
    <w:rsid w:val="00397508"/>
    <w:rsid w:val="00397B5C"/>
    <w:rsid w:val="003A1821"/>
    <w:rsid w:val="003A3068"/>
    <w:rsid w:val="003A55FE"/>
    <w:rsid w:val="003B0263"/>
    <w:rsid w:val="003B0E19"/>
    <w:rsid w:val="003B4ECA"/>
    <w:rsid w:val="003C0550"/>
    <w:rsid w:val="003C077F"/>
    <w:rsid w:val="003C32BC"/>
    <w:rsid w:val="003C571F"/>
    <w:rsid w:val="003C64A6"/>
    <w:rsid w:val="003D7D42"/>
    <w:rsid w:val="003E1DC9"/>
    <w:rsid w:val="003E2B95"/>
    <w:rsid w:val="003E4FE8"/>
    <w:rsid w:val="003E6FFE"/>
    <w:rsid w:val="003F3631"/>
    <w:rsid w:val="003F36A3"/>
    <w:rsid w:val="003F5158"/>
    <w:rsid w:val="003F74B0"/>
    <w:rsid w:val="003F7C40"/>
    <w:rsid w:val="0040129C"/>
    <w:rsid w:val="00404AFA"/>
    <w:rsid w:val="004052F6"/>
    <w:rsid w:val="00410063"/>
    <w:rsid w:val="004106F2"/>
    <w:rsid w:val="004111B0"/>
    <w:rsid w:val="004127BE"/>
    <w:rsid w:val="00412BCA"/>
    <w:rsid w:val="0041342B"/>
    <w:rsid w:val="004160BD"/>
    <w:rsid w:val="004161B2"/>
    <w:rsid w:val="00423F19"/>
    <w:rsid w:val="004261CF"/>
    <w:rsid w:val="004267D5"/>
    <w:rsid w:val="00433C0D"/>
    <w:rsid w:val="00434CBE"/>
    <w:rsid w:val="00436C0A"/>
    <w:rsid w:val="004445C9"/>
    <w:rsid w:val="00446BA8"/>
    <w:rsid w:val="004523AB"/>
    <w:rsid w:val="00452663"/>
    <w:rsid w:val="00453D41"/>
    <w:rsid w:val="00454297"/>
    <w:rsid w:val="00454853"/>
    <w:rsid w:val="00456E6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B7A47"/>
    <w:rsid w:val="004C377A"/>
    <w:rsid w:val="004C5B48"/>
    <w:rsid w:val="004C74EB"/>
    <w:rsid w:val="004D03C8"/>
    <w:rsid w:val="004D075D"/>
    <w:rsid w:val="004D393C"/>
    <w:rsid w:val="004E3624"/>
    <w:rsid w:val="004F1C4B"/>
    <w:rsid w:val="00502005"/>
    <w:rsid w:val="0051374B"/>
    <w:rsid w:val="005144E1"/>
    <w:rsid w:val="0051698F"/>
    <w:rsid w:val="005202CB"/>
    <w:rsid w:val="00524EDC"/>
    <w:rsid w:val="005306B5"/>
    <w:rsid w:val="00535279"/>
    <w:rsid w:val="005357DA"/>
    <w:rsid w:val="00536DAD"/>
    <w:rsid w:val="00545119"/>
    <w:rsid w:val="00546632"/>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1DA1"/>
    <w:rsid w:val="005921AA"/>
    <w:rsid w:val="00596A0C"/>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35B0"/>
    <w:rsid w:val="00635991"/>
    <w:rsid w:val="00636BF4"/>
    <w:rsid w:val="006422B8"/>
    <w:rsid w:val="00644072"/>
    <w:rsid w:val="00645763"/>
    <w:rsid w:val="00647D10"/>
    <w:rsid w:val="0065023C"/>
    <w:rsid w:val="0065069C"/>
    <w:rsid w:val="00655B85"/>
    <w:rsid w:val="00660621"/>
    <w:rsid w:val="0066150F"/>
    <w:rsid w:val="00670928"/>
    <w:rsid w:val="00670F15"/>
    <w:rsid w:val="006710E7"/>
    <w:rsid w:val="00671AB1"/>
    <w:rsid w:val="0067534C"/>
    <w:rsid w:val="00677232"/>
    <w:rsid w:val="0068134C"/>
    <w:rsid w:val="006846C7"/>
    <w:rsid w:val="00686C72"/>
    <w:rsid w:val="00690148"/>
    <w:rsid w:val="00690539"/>
    <w:rsid w:val="0069169F"/>
    <w:rsid w:val="00694235"/>
    <w:rsid w:val="00694B5E"/>
    <w:rsid w:val="006A766B"/>
    <w:rsid w:val="006B11F6"/>
    <w:rsid w:val="006B1D17"/>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3EC0"/>
    <w:rsid w:val="00734045"/>
    <w:rsid w:val="00735B68"/>
    <w:rsid w:val="00740D0A"/>
    <w:rsid w:val="00742337"/>
    <w:rsid w:val="007457D0"/>
    <w:rsid w:val="00746B6E"/>
    <w:rsid w:val="00747039"/>
    <w:rsid w:val="00747B68"/>
    <w:rsid w:val="0075488E"/>
    <w:rsid w:val="00754C1C"/>
    <w:rsid w:val="00756AFA"/>
    <w:rsid w:val="007579CE"/>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2750"/>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1100"/>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2CA4"/>
    <w:rsid w:val="00852EED"/>
    <w:rsid w:val="00853074"/>
    <w:rsid w:val="008555DE"/>
    <w:rsid w:val="0085785E"/>
    <w:rsid w:val="00860908"/>
    <w:rsid w:val="00861FE7"/>
    <w:rsid w:val="00862E9D"/>
    <w:rsid w:val="00864DD1"/>
    <w:rsid w:val="00866DF3"/>
    <w:rsid w:val="00866F51"/>
    <w:rsid w:val="0087324A"/>
    <w:rsid w:val="0087418A"/>
    <w:rsid w:val="0087555B"/>
    <w:rsid w:val="0087575A"/>
    <w:rsid w:val="0088359D"/>
    <w:rsid w:val="00886FBB"/>
    <w:rsid w:val="00892269"/>
    <w:rsid w:val="00896F61"/>
    <w:rsid w:val="008A0559"/>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1E89"/>
    <w:rsid w:val="00945E3B"/>
    <w:rsid w:val="009477BA"/>
    <w:rsid w:val="0095034A"/>
    <w:rsid w:val="009521DB"/>
    <w:rsid w:val="009526F9"/>
    <w:rsid w:val="0095286A"/>
    <w:rsid w:val="009556E9"/>
    <w:rsid w:val="00965AD1"/>
    <w:rsid w:val="00966B81"/>
    <w:rsid w:val="00967932"/>
    <w:rsid w:val="00975183"/>
    <w:rsid w:val="009767D4"/>
    <w:rsid w:val="0097782B"/>
    <w:rsid w:val="00977FEA"/>
    <w:rsid w:val="009836F1"/>
    <w:rsid w:val="0098426A"/>
    <w:rsid w:val="00985747"/>
    <w:rsid w:val="00987207"/>
    <w:rsid w:val="00987D4F"/>
    <w:rsid w:val="00991CC3"/>
    <w:rsid w:val="00997B2E"/>
    <w:rsid w:val="009A0CDA"/>
    <w:rsid w:val="009A0D91"/>
    <w:rsid w:val="009A301A"/>
    <w:rsid w:val="009A3F9E"/>
    <w:rsid w:val="009A4317"/>
    <w:rsid w:val="009A505A"/>
    <w:rsid w:val="009B1F46"/>
    <w:rsid w:val="009B203D"/>
    <w:rsid w:val="009B2A20"/>
    <w:rsid w:val="009B2CDB"/>
    <w:rsid w:val="009B3FE6"/>
    <w:rsid w:val="009B4055"/>
    <w:rsid w:val="009B553E"/>
    <w:rsid w:val="009B719A"/>
    <w:rsid w:val="009B7B32"/>
    <w:rsid w:val="009C136D"/>
    <w:rsid w:val="009C2BEF"/>
    <w:rsid w:val="009C2D20"/>
    <w:rsid w:val="009C554A"/>
    <w:rsid w:val="009D1163"/>
    <w:rsid w:val="009D565B"/>
    <w:rsid w:val="009D5A70"/>
    <w:rsid w:val="009D7FEC"/>
    <w:rsid w:val="009E2915"/>
    <w:rsid w:val="009F186F"/>
    <w:rsid w:val="009F3E84"/>
    <w:rsid w:val="009F7D3B"/>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2A4"/>
    <w:rsid w:val="00A619E3"/>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0ECE"/>
    <w:rsid w:val="00AE1648"/>
    <w:rsid w:val="00AE24A5"/>
    <w:rsid w:val="00AE7441"/>
    <w:rsid w:val="00AF0C8D"/>
    <w:rsid w:val="00AF1319"/>
    <w:rsid w:val="00AF28A5"/>
    <w:rsid w:val="00AF41BF"/>
    <w:rsid w:val="00AF7F2C"/>
    <w:rsid w:val="00B026A8"/>
    <w:rsid w:val="00B03153"/>
    <w:rsid w:val="00B035F3"/>
    <w:rsid w:val="00B03FBF"/>
    <w:rsid w:val="00B0541B"/>
    <w:rsid w:val="00B067E8"/>
    <w:rsid w:val="00B07406"/>
    <w:rsid w:val="00B1278B"/>
    <w:rsid w:val="00B145CC"/>
    <w:rsid w:val="00B1651B"/>
    <w:rsid w:val="00B1669A"/>
    <w:rsid w:val="00B172E7"/>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37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A6083"/>
    <w:rsid w:val="00BB1880"/>
    <w:rsid w:val="00BB2907"/>
    <w:rsid w:val="00BB3BCB"/>
    <w:rsid w:val="00BB5A82"/>
    <w:rsid w:val="00BB6175"/>
    <w:rsid w:val="00BB71E9"/>
    <w:rsid w:val="00BC7717"/>
    <w:rsid w:val="00BD2CD2"/>
    <w:rsid w:val="00BE22AF"/>
    <w:rsid w:val="00BE2B5B"/>
    <w:rsid w:val="00BE4989"/>
    <w:rsid w:val="00BE5814"/>
    <w:rsid w:val="00BF3E1F"/>
    <w:rsid w:val="00C04694"/>
    <w:rsid w:val="00C0490A"/>
    <w:rsid w:val="00C04C42"/>
    <w:rsid w:val="00C068DF"/>
    <w:rsid w:val="00C1132E"/>
    <w:rsid w:val="00C114A7"/>
    <w:rsid w:val="00C12E10"/>
    <w:rsid w:val="00C1546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382"/>
    <w:rsid w:val="00C90D84"/>
    <w:rsid w:val="00C90F1A"/>
    <w:rsid w:val="00C92367"/>
    <w:rsid w:val="00C93540"/>
    <w:rsid w:val="00C94049"/>
    <w:rsid w:val="00C94258"/>
    <w:rsid w:val="00C960E7"/>
    <w:rsid w:val="00CA043C"/>
    <w:rsid w:val="00CA159A"/>
    <w:rsid w:val="00CA238B"/>
    <w:rsid w:val="00CA6F6B"/>
    <w:rsid w:val="00CB11F7"/>
    <w:rsid w:val="00CB2FCE"/>
    <w:rsid w:val="00CB4F92"/>
    <w:rsid w:val="00CC1FAA"/>
    <w:rsid w:val="00CC62C5"/>
    <w:rsid w:val="00CE15C0"/>
    <w:rsid w:val="00CE68F2"/>
    <w:rsid w:val="00CE72B9"/>
    <w:rsid w:val="00CF07A9"/>
    <w:rsid w:val="00CF41C8"/>
    <w:rsid w:val="00D006B4"/>
    <w:rsid w:val="00D0217A"/>
    <w:rsid w:val="00D02406"/>
    <w:rsid w:val="00D03706"/>
    <w:rsid w:val="00D0631D"/>
    <w:rsid w:val="00D2032E"/>
    <w:rsid w:val="00D20820"/>
    <w:rsid w:val="00D25404"/>
    <w:rsid w:val="00D25C8F"/>
    <w:rsid w:val="00D25E9F"/>
    <w:rsid w:val="00D26449"/>
    <w:rsid w:val="00D266FC"/>
    <w:rsid w:val="00D32AFD"/>
    <w:rsid w:val="00D373DB"/>
    <w:rsid w:val="00D42141"/>
    <w:rsid w:val="00D4217F"/>
    <w:rsid w:val="00D4577F"/>
    <w:rsid w:val="00D474F8"/>
    <w:rsid w:val="00D5353F"/>
    <w:rsid w:val="00D55F4B"/>
    <w:rsid w:val="00D56B1D"/>
    <w:rsid w:val="00D56B90"/>
    <w:rsid w:val="00D64856"/>
    <w:rsid w:val="00D717FD"/>
    <w:rsid w:val="00D83829"/>
    <w:rsid w:val="00D84486"/>
    <w:rsid w:val="00D852E1"/>
    <w:rsid w:val="00D93D36"/>
    <w:rsid w:val="00D94B1E"/>
    <w:rsid w:val="00D9657F"/>
    <w:rsid w:val="00DA1786"/>
    <w:rsid w:val="00DA1884"/>
    <w:rsid w:val="00DA22C7"/>
    <w:rsid w:val="00DA477A"/>
    <w:rsid w:val="00DA56C7"/>
    <w:rsid w:val="00DB10AA"/>
    <w:rsid w:val="00DB20C2"/>
    <w:rsid w:val="00DB30E9"/>
    <w:rsid w:val="00DB32CD"/>
    <w:rsid w:val="00DB36DF"/>
    <w:rsid w:val="00DB454A"/>
    <w:rsid w:val="00DB6C4A"/>
    <w:rsid w:val="00DB6F50"/>
    <w:rsid w:val="00DC138E"/>
    <w:rsid w:val="00DD169A"/>
    <w:rsid w:val="00DD408A"/>
    <w:rsid w:val="00DE2ABF"/>
    <w:rsid w:val="00DE44F9"/>
    <w:rsid w:val="00DE4DE1"/>
    <w:rsid w:val="00DE5CB5"/>
    <w:rsid w:val="00DE7F9B"/>
    <w:rsid w:val="00DF2C25"/>
    <w:rsid w:val="00DF3665"/>
    <w:rsid w:val="00DF4032"/>
    <w:rsid w:val="00DF61ED"/>
    <w:rsid w:val="00E00A5F"/>
    <w:rsid w:val="00E029A9"/>
    <w:rsid w:val="00E04B80"/>
    <w:rsid w:val="00E04F71"/>
    <w:rsid w:val="00E06FA2"/>
    <w:rsid w:val="00E0766D"/>
    <w:rsid w:val="00E104CA"/>
    <w:rsid w:val="00E16914"/>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2D50"/>
    <w:rsid w:val="00EB3114"/>
    <w:rsid w:val="00EB4FA9"/>
    <w:rsid w:val="00EB7406"/>
    <w:rsid w:val="00EC05A2"/>
    <w:rsid w:val="00EC1B2B"/>
    <w:rsid w:val="00EC37D1"/>
    <w:rsid w:val="00EC451A"/>
    <w:rsid w:val="00EC7595"/>
    <w:rsid w:val="00ED447D"/>
    <w:rsid w:val="00ED6DDC"/>
    <w:rsid w:val="00EE13FB"/>
    <w:rsid w:val="00EE256C"/>
    <w:rsid w:val="00EF16F2"/>
    <w:rsid w:val="00EF1AEC"/>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57F53"/>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347C"/>
    <w:rsid w:val="00FC4C04"/>
    <w:rsid w:val="00FC5120"/>
    <w:rsid w:val="00FC632E"/>
    <w:rsid w:val="00FC6D91"/>
    <w:rsid w:val="00FD24AC"/>
    <w:rsid w:val="00FD69E3"/>
    <w:rsid w:val="00FE198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2F717A"/>
    <w:pPr>
      <w:keepNext/>
      <w:keepLines/>
      <w:spacing w:before="200" w:after="0"/>
      <w:outlineLvl w:val="3"/>
    </w:pPr>
    <w:rPr>
      <w:rFonts w:asciiTheme="majorHAnsi" w:eastAsiaTheme="majorEastAsia" w:hAnsiTheme="majorHAnsi" w:cstheme="majorBidi"/>
      <w:b/>
      <w:bCs/>
      <w:i/>
      <w:iCs/>
      <w:color w:val="554740" w:themeColor="accent2" w:themeShade="BF"/>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2F717A"/>
    <w:rPr>
      <w:rFonts w:asciiTheme="majorHAnsi" w:eastAsiaTheme="majorEastAsia" w:hAnsiTheme="majorHAnsi" w:cstheme="majorBidi"/>
      <w:b/>
      <w:bCs/>
      <w:i/>
      <w:iCs/>
      <w:color w:val="554740" w:themeColor="accent2" w:themeShade="BF"/>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link w:val="SinespaciadoCar"/>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 w:type="character" w:customStyle="1" w:styleId="SinespaciadoCar">
    <w:name w:val="Sin espaciado Car"/>
    <w:basedOn w:val="Fuentedeprrafopredeter"/>
    <w:link w:val="Sinespaciado"/>
    <w:uiPriority w:val="1"/>
    <w:rsid w:val="004052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2F717A"/>
    <w:pPr>
      <w:keepNext/>
      <w:keepLines/>
      <w:spacing w:before="200" w:after="0"/>
      <w:outlineLvl w:val="3"/>
    </w:pPr>
    <w:rPr>
      <w:rFonts w:asciiTheme="majorHAnsi" w:eastAsiaTheme="majorEastAsia" w:hAnsiTheme="majorHAnsi" w:cstheme="majorBidi"/>
      <w:b/>
      <w:bCs/>
      <w:i/>
      <w:iCs/>
      <w:color w:val="554740" w:themeColor="accent2" w:themeShade="BF"/>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2F717A"/>
    <w:rPr>
      <w:rFonts w:asciiTheme="majorHAnsi" w:eastAsiaTheme="majorEastAsia" w:hAnsiTheme="majorHAnsi" w:cstheme="majorBidi"/>
      <w:b/>
      <w:bCs/>
      <w:i/>
      <w:iCs/>
      <w:color w:val="554740" w:themeColor="accent2" w:themeShade="BF"/>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link w:val="SinespaciadoCar"/>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 w:type="character" w:customStyle="1" w:styleId="SinespaciadoCar">
    <w:name w:val="Sin espaciado Car"/>
    <w:basedOn w:val="Fuentedeprrafopredeter"/>
    <w:link w:val="Sinespaciado"/>
    <w:uiPriority w:val="1"/>
    <w:rsid w:val="00405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file:///D:\Carpetas%20personales\Descargas\TFG_Lourdes_Ruiz_Ortega%20(5).docx" TargetMode="External"/><Relationship Id="rId26" Type="http://schemas.openxmlformats.org/officeDocument/2006/relationships/hyperlink" Target="file:///D:\Carpetas%20personales\Descargas\TFG_Lourdes_Ruiz_Ortega%20(5).docx" TargetMode="External"/><Relationship Id="rId39" Type="http://schemas.openxmlformats.org/officeDocument/2006/relationships/chart" Target="charts/chart4.xml"/><Relationship Id="rId21" Type="http://schemas.openxmlformats.org/officeDocument/2006/relationships/hyperlink" Target="file:///D:\Carpetas%20personales\Descargas\TFG_Lourdes_Ruiz_Ortega%20(5).docx" TargetMode="External"/><Relationship Id="rId34" Type="http://schemas.openxmlformats.org/officeDocument/2006/relationships/image" Target="media/image2.png"/><Relationship Id="rId42" Type="http://schemas.openxmlformats.org/officeDocument/2006/relationships/chart" Target="charts/chart7.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file:///D:\Carpetas%20personales\Descargas\TFG_Lourdes_Ruiz_Ortega%20(5).docx" TargetMode="External"/><Relationship Id="rId25" Type="http://schemas.openxmlformats.org/officeDocument/2006/relationships/hyperlink" Target="file:///D:\Carpetas%20personales\Descargas\TFG_Lourdes_Ruiz_Ortega%20(5).docx" TargetMode="External"/><Relationship Id="rId33" Type="http://schemas.openxmlformats.org/officeDocument/2006/relationships/hyperlink" Target="file:///D:\Carpetas%20personales\Descargas\TFG_Lourdes_Ruiz_Ortega%20(5).docx" TargetMode="External"/><Relationship Id="rId38" Type="http://schemas.openxmlformats.org/officeDocument/2006/relationships/chart" Target="charts/chart3.xml"/><Relationship Id="rId46"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file:///D:\Carpetas%20personales\Descargas\TFG_Lourdes_Ruiz_Ortega%20(5).docx" TargetMode="External"/><Relationship Id="rId20" Type="http://schemas.openxmlformats.org/officeDocument/2006/relationships/hyperlink" Target="file:///D:\Carpetas%20personales\Descargas\TFG_Lourdes_Ruiz_Ortega%20(5).docx" TargetMode="External"/><Relationship Id="rId29" Type="http://schemas.openxmlformats.org/officeDocument/2006/relationships/hyperlink" Target="file:///D:\Carpetas%20personales\Descargas\TFG_Lourdes_Ruiz_Ortega%20(5).docx" TargetMode="External"/><Relationship Id="rId41" Type="http://schemas.openxmlformats.org/officeDocument/2006/relationships/chart" Target="charts/chart6.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file:///D:\Carpetas%20personales\Descargas\TFG_Lourdes_Ruiz_Ortega%20(5).docx" TargetMode="External"/><Relationship Id="rId32" Type="http://schemas.openxmlformats.org/officeDocument/2006/relationships/hyperlink" Target="file:///D:\Carpetas%20personales\Descargas\TFG_Lourdes_Ruiz_Ortega%20(5).docx" TargetMode="External"/><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D:\Carpetas%20personales\Descargas\TFG_Lourdes_Ruiz_Ortega%20(5).docx" TargetMode="External"/><Relationship Id="rId23" Type="http://schemas.openxmlformats.org/officeDocument/2006/relationships/hyperlink" Target="file:///D:\Carpetas%20personales\Descargas\TFG_Lourdes_Ruiz_Ortega%20(5).docx" TargetMode="External"/><Relationship Id="rId28" Type="http://schemas.openxmlformats.org/officeDocument/2006/relationships/hyperlink" Target="file:///D:\Carpetas%20personales\Descargas\TFG_Lourdes_Ruiz_Ortega%20(5).docx" TargetMode="External"/><Relationship Id="rId36" Type="http://schemas.openxmlformats.org/officeDocument/2006/relationships/chart" Target="charts/chart1.xml"/><Relationship Id="rId49" Type="http://schemas.openxmlformats.org/officeDocument/2006/relationships/chart" Target="charts/chart13.xml"/><Relationship Id="rId57"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hyperlink" Target="file:///D:\Carpetas%20personales\Descargas\TFG_Lourdes_Ruiz_Ortega%20(5).docx" TargetMode="External"/><Relationship Id="rId31" Type="http://schemas.openxmlformats.org/officeDocument/2006/relationships/hyperlink" Target="file:///D:\Carpetas%20personales\Descargas\TFG_Lourdes_Ruiz_Ortega%20(5).docx" TargetMode="External"/><Relationship Id="rId44" Type="http://schemas.openxmlformats.org/officeDocument/2006/relationships/chart" Target="charts/chart9.xml"/><Relationship Id="rId52"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yperlink" Target="file:///D:\Carpetas%20personales\Descargas\TFG_Lourdes_Ruiz_Ortega%20(5).docx" TargetMode="External"/><Relationship Id="rId27" Type="http://schemas.openxmlformats.org/officeDocument/2006/relationships/hyperlink" Target="file:///D:\Carpetas%20personales\Descargas\TFG_Lourdes_Ruiz_Ortega%20(5).docx" TargetMode="External"/><Relationship Id="rId30" Type="http://schemas.openxmlformats.org/officeDocument/2006/relationships/hyperlink" Target="file:///D:\Carpetas%20personales\Descargas\TFG_Lourdes_Ruiz_Ortega%20(5).docx" TargetMode="External"/><Relationship Id="rId35" Type="http://schemas.openxmlformats.org/officeDocument/2006/relationships/image" Target="media/image3.jpeg"/><Relationship Id="rId43" Type="http://schemas.openxmlformats.org/officeDocument/2006/relationships/chart" Target="charts/chart8.xml"/><Relationship Id="rId48" Type="http://schemas.openxmlformats.org/officeDocument/2006/relationships/chart" Target="charts/chart12.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15.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Hoja_de_c_lculo_de_Microsoft_Excel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Hoja_de_c_lculo_de_Microsoft_Excel14.xlsx"/></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package" Target="../embeddings/Hoja_de_c_lculo_de_Microsoft_Excel15.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200"/>
            </a:pPr>
            <a:r>
              <a:rPr lang="es-ES" sz="1200"/>
              <a:t>Edad y comorbilidades</a:t>
            </a:r>
          </a:p>
        </c:rich>
      </c:tx>
      <c:layout>
        <c:manualLayout>
          <c:xMode val="edge"/>
          <c:yMode val="edge"/>
          <c:x val="0.2536309523809524"/>
          <c:y val="7.0900026385590703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7244563179602549"/>
          <c:y val="0.40174311544390284"/>
          <c:w val="0.71743448658352371"/>
          <c:h val="0.46292491216375731"/>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6.0233408323959507E-2"/>
                  <c:y val="0.16358566290324819"/>
                </c:manualLayout>
              </c:layout>
              <c:showLegendKey val="0"/>
              <c:showVal val="1"/>
              <c:showCatName val="0"/>
              <c:showSerName val="0"/>
              <c:showPercent val="0"/>
              <c:showBubbleSize val="0"/>
            </c:dLbl>
            <c:dLbl>
              <c:idx val="1"/>
              <c:layout>
                <c:manualLayout>
                  <c:x val="-3.2996420901932715E-2"/>
                  <c:y val="-1.5686892079666514E-2"/>
                </c:manualLayout>
              </c:layout>
              <c:showLegendKey val="0"/>
              <c:showVal val="1"/>
              <c:showCatName val="0"/>
              <c:showSerName val="0"/>
              <c:showPercent val="0"/>
              <c:showBubbleSize val="0"/>
            </c:dLbl>
            <c:spPr>
              <a:solidFill>
                <a:schemeClr val="tx1"/>
              </a:solidFill>
            </c:spPr>
            <c:txPr>
              <a:bodyPr/>
              <a:lstStyle/>
              <a:p>
                <a:pPr>
                  <a:defRPr sz="800" baseline="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2458124552612741E-2"/>
                  <c:y val="-1.5312644742936544E-2"/>
                </c:manualLayout>
              </c:layout>
              <c:showLegendKey val="0"/>
              <c:showVal val="1"/>
              <c:showCatName val="0"/>
              <c:showSerName val="0"/>
              <c:showPercent val="0"/>
              <c:showBubbleSize val="0"/>
            </c:dLbl>
            <c:dLbl>
              <c:idx val="1"/>
              <c:layout>
                <c:manualLayout>
                  <c:x val="8.4175137198759242E-2"/>
                  <c:y val="0.2013073953991045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325973888"/>
        <c:axId val="326166016"/>
        <c:axId val="0"/>
      </c:bar3DChart>
      <c:catAx>
        <c:axId val="325973888"/>
        <c:scaling>
          <c:orientation val="minMax"/>
        </c:scaling>
        <c:delete val="0"/>
        <c:axPos val="b"/>
        <c:majorTickMark val="out"/>
        <c:minorTickMark val="none"/>
        <c:tickLblPos val="nextTo"/>
        <c:txPr>
          <a:bodyPr/>
          <a:lstStyle/>
          <a:p>
            <a:pPr>
              <a:defRPr sz="900"/>
            </a:pPr>
            <a:endParaRPr lang="es-ES"/>
          </a:p>
        </c:txPr>
        <c:crossAx val="326166016"/>
        <c:crosses val="autoZero"/>
        <c:auto val="1"/>
        <c:lblAlgn val="ctr"/>
        <c:lblOffset val="100"/>
        <c:noMultiLvlLbl val="0"/>
      </c:catAx>
      <c:valAx>
        <c:axId val="326166016"/>
        <c:scaling>
          <c:orientation val="minMax"/>
        </c:scaling>
        <c:delete val="0"/>
        <c:axPos val="l"/>
        <c:majorGridlines/>
        <c:numFmt formatCode="0.00%" sourceLinked="1"/>
        <c:majorTickMark val="out"/>
        <c:minorTickMark val="none"/>
        <c:tickLblPos val="nextTo"/>
        <c:crossAx val="325973888"/>
        <c:crosses val="autoZero"/>
        <c:crossBetween val="between"/>
      </c:valAx>
      <c:spPr>
        <a:ln w="25400">
          <a:noFill/>
        </a:ln>
      </c:spPr>
    </c:plotArea>
    <c:legend>
      <c:legendPos val="t"/>
      <c:layout>
        <c:manualLayout>
          <c:xMode val="edge"/>
          <c:yMode val="edge"/>
          <c:x val="3.3689538807649043E-2"/>
          <c:y val="0.22118179671985447"/>
          <c:w val="0.9600343593414461"/>
          <c:h val="0.1799536822603057"/>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27299240619833554"/>
          <c:y val="6.5722812800174764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2421105724773731"/>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327160960"/>
        <c:axId val="327163264"/>
        <c:axId val="0"/>
      </c:bar3DChart>
      <c:catAx>
        <c:axId val="327160960"/>
        <c:scaling>
          <c:orientation val="minMax"/>
        </c:scaling>
        <c:delete val="0"/>
        <c:axPos val="b"/>
        <c:majorTickMark val="out"/>
        <c:minorTickMark val="none"/>
        <c:tickLblPos val="nextTo"/>
        <c:txPr>
          <a:bodyPr/>
          <a:lstStyle/>
          <a:p>
            <a:pPr>
              <a:defRPr sz="900"/>
            </a:pPr>
            <a:endParaRPr lang="es-ES"/>
          </a:p>
        </c:txPr>
        <c:crossAx val="327163264"/>
        <c:crosses val="autoZero"/>
        <c:auto val="1"/>
        <c:lblAlgn val="ctr"/>
        <c:lblOffset val="100"/>
        <c:noMultiLvlLbl val="0"/>
      </c:catAx>
      <c:valAx>
        <c:axId val="327163264"/>
        <c:scaling>
          <c:orientation val="minMax"/>
        </c:scaling>
        <c:delete val="0"/>
        <c:axPos val="l"/>
        <c:majorGridlines/>
        <c:numFmt formatCode="0%" sourceLinked="1"/>
        <c:majorTickMark val="out"/>
        <c:minorTickMark val="none"/>
        <c:tickLblPos val="nextTo"/>
        <c:crossAx val="327160960"/>
        <c:crosses val="autoZero"/>
        <c:crossBetween val="between"/>
      </c:valAx>
    </c:plotArea>
    <c:legend>
      <c:legendPos val="r"/>
      <c:layout>
        <c:manualLayout>
          <c:xMode val="edge"/>
          <c:yMode val="edge"/>
          <c:x val="0.687220267679306"/>
          <c:y val="0.2032923628448883"/>
          <c:w val="0.30650955864559482"/>
          <c:h val="0.63053709749695919"/>
        </c:manualLayout>
      </c:layout>
      <c:overlay val="0"/>
      <c:txPr>
        <a:bodyPr/>
        <a:lstStyle/>
        <a:p>
          <a:pPr>
            <a:defRPr sz="900"/>
          </a:pPr>
          <a:endParaRPr lang="es-ES"/>
        </a:p>
      </c:txPr>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layout>
        <c:manualLayout>
          <c:xMode val="edge"/>
          <c:yMode val="edge"/>
          <c:x val="0.28938951333373403"/>
          <c:y val="4.878048780487805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6485485956046539"/>
          <c:y val="0.19067025158440562"/>
          <c:w val="0.55185294002428797"/>
          <c:h val="0.64095896549516673"/>
        </c:manualLayout>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3.6882851475626616E-2"/>
                  <c:y val="0.26225270920889487"/>
                </c:manualLayout>
              </c:layout>
              <c:showLegendKey val="0"/>
              <c:showVal val="1"/>
              <c:showCatName val="0"/>
              <c:showSerName val="0"/>
              <c:showPercent val="0"/>
              <c:showBubbleSize val="0"/>
            </c:dLbl>
            <c:dLbl>
              <c:idx val="1"/>
              <c:layout>
                <c:manualLayout>
                  <c:x val="-8.9158702490432975E-3"/>
                  <c:y val="-6.357180812521134E-4"/>
                </c:manualLayout>
              </c:layout>
              <c:tx>
                <c:rich>
                  <a:bodyPr/>
                  <a:lstStyle/>
                  <a:p>
                    <a:r>
                      <a:rPr lang="en-US"/>
                      <a:t>17,9%</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4.5209673218328625E-2"/>
                  <c:y val="0.26462425325668654"/>
                </c:manualLayout>
              </c:layout>
              <c:showLegendKey val="0"/>
              <c:showVal val="1"/>
              <c:showCatName val="0"/>
              <c:showSerName val="0"/>
              <c:showPercent val="0"/>
              <c:showBubbleSize val="0"/>
            </c:dLbl>
            <c:dLbl>
              <c:idx val="1"/>
              <c:layout>
                <c:manualLayout>
                  <c:x val="3.8745366752820018E-2"/>
                  <c:y val="0.30264818124728282"/>
                </c:manualLayout>
              </c:layout>
              <c:tx>
                <c:rich>
                  <a:bodyPr/>
                  <a:lstStyle/>
                  <a:p>
                    <a:r>
                      <a:rPr lang="en-US"/>
                      <a:t>82,1%</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331128832"/>
        <c:axId val="331131520"/>
        <c:axId val="0"/>
      </c:bar3DChart>
      <c:catAx>
        <c:axId val="331128832"/>
        <c:scaling>
          <c:orientation val="minMax"/>
        </c:scaling>
        <c:delete val="0"/>
        <c:axPos val="b"/>
        <c:majorTickMark val="out"/>
        <c:minorTickMark val="none"/>
        <c:tickLblPos val="nextTo"/>
        <c:txPr>
          <a:bodyPr/>
          <a:lstStyle/>
          <a:p>
            <a:pPr>
              <a:defRPr sz="900"/>
            </a:pPr>
            <a:endParaRPr lang="es-ES"/>
          </a:p>
        </c:txPr>
        <c:crossAx val="331131520"/>
        <c:crosses val="autoZero"/>
        <c:auto val="1"/>
        <c:lblAlgn val="ctr"/>
        <c:lblOffset val="100"/>
        <c:noMultiLvlLbl val="0"/>
      </c:catAx>
      <c:valAx>
        <c:axId val="331131520"/>
        <c:scaling>
          <c:orientation val="minMax"/>
        </c:scaling>
        <c:delete val="0"/>
        <c:axPos val="l"/>
        <c:majorGridlines/>
        <c:numFmt formatCode="0%" sourceLinked="1"/>
        <c:majorTickMark val="out"/>
        <c:minorTickMark val="none"/>
        <c:tickLblPos val="nextTo"/>
        <c:txPr>
          <a:bodyPr/>
          <a:lstStyle/>
          <a:p>
            <a:pPr>
              <a:defRPr sz="1000"/>
            </a:pPr>
            <a:endParaRPr lang="es-ES"/>
          </a:p>
        </c:txPr>
        <c:crossAx val="331128832"/>
        <c:crosses val="autoZero"/>
        <c:crossBetween val="between"/>
      </c:valAx>
    </c:plotArea>
    <c:legend>
      <c:legendPos val="r"/>
      <c:layout>
        <c:manualLayout>
          <c:xMode val="edge"/>
          <c:yMode val="edge"/>
          <c:x val="0.72337094057272688"/>
          <c:y val="0.22037252326699386"/>
          <c:w val="0.26867208443864304"/>
          <c:h val="0.55255661904537379"/>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layout>
        <c:manualLayout>
          <c:xMode val="edge"/>
          <c:yMode val="edge"/>
          <c:x val="0.28264410009247065"/>
          <c:y val="5.0606875360092181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03232697051118"/>
          <c:y val="0.21338198578836182"/>
          <c:w val="0.50552861589479403"/>
          <c:h val="0.6386646181422444"/>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tx>
                <c:rich>
                  <a:bodyPr/>
                  <a:lstStyle/>
                  <a:p>
                    <a:r>
                      <a:rPr lang="en-US"/>
                      <a:t>44,4%</a:t>
                    </a:r>
                  </a:p>
                </c:rich>
              </c:tx>
              <c:showLegendKey val="0"/>
              <c:showVal val="1"/>
              <c:showCatName val="0"/>
              <c:showSerName val="0"/>
              <c:showPercent val="0"/>
              <c:showBubbleSize val="0"/>
            </c:dLbl>
            <c:dLbl>
              <c:idx val="1"/>
              <c:layout>
                <c:manualLayout>
                  <c:x val="-1.1525001682481998E-3"/>
                  <c:y val="0.2360296923237018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tx>
                <c:rich>
                  <a:bodyPr/>
                  <a:lstStyle/>
                  <a:p>
                    <a:r>
                      <a:rPr lang="en-US"/>
                      <a:t>55,6%</a:t>
                    </a:r>
                  </a:p>
                </c:rich>
              </c:tx>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345479808"/>
        <c:axId val="345528576"/>
        <c:axId val="0"/>
      </c:bar3DChart>
      <c:catAx>
        <c:axId val="345479808"/>
        <c:scaling>
          <c:orientation val="minMax"/>
        </c:scaling>
        <c:delete val="0"/>
        <c:axPos val="b"/>
        <c:majorTickMark val="out"/>
        <c:minorTickMark val="none"/>
        <c:tickLblPos val="nextTo"/>
        <c:txPr>
          <a:bodyPr/>
          <a:lstStyle/>
          <a:p>
            <a:pPr>
              <a:defRPr sz="900"/>
            </a:pPr>
            <a:endParaRPr lang="es-ES"/>
          </a:p>
        </c:txPr>
        <c:crossAx val="345528576"/>
        <c:crosses val="autoZero"/>
        <c:auto val="1"/>
        <c:lblAlgn val="ctr"/>
        <c:lblOffset val="100"/>
        <c:noMultiLvlLbl val="0"/>
      </c:catAx>
      <c:valAx>
        <c:axId val="345528576"/>
        <c:scaling>
          <c:orientation val="minMax"/>
        </c:scaling>
        <c:delete val="0"/>
        <c:axPos val="l"/>
        <c:majorGridlines/>
        <c:numFmt formatCode="0.0%" sourceLinked="0"/>
        <c:majorTickMark val="out"/>
        <c:minorTickMark val="none"/>
        <c:tickLblPos val="nextTo"/>
        <c:crossAx val="345479808"/>
        <c:crosses val="autoZero"/>
        <c:crossBetween val="between"/>
      </c:valAx>
    </c:plotArea>
    <c:legend>
      <c:legendPos val="r"/>
      <c:layout>
        <c:manualLayout>
          <c:xMode val="edge"/>
          <c:yMode val="edge"/>
          <c:x val="0.66096583196249159"/>
          <c:y val="0.24079956468856026"/>
          <c:w val="0.33198553638242029"/>
          <c:h val="0.58989181230394983"/>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es-ES"/>
              <a:t>Tamaño y localización</a:t>
            </a:r>
          </a:p>
        </c:rich>
      </c:tx>
      <c:overlay val="0"/>
    </c:title>
    <c:autoTitleDeleted val="0"/>
    <c:plotArea>
      <c:layout>
        <c:manualLayout>
          <c:layoutTarget val="inner"/>
          <c:xMode val="edge"/>
          <c:yMode val="edge"/>
          <c:x val="5.7665497959681573E-2"/>
          <c:y val="0.21271714453414842"/>
          <c:w val="0.93407122082712624"/>
          <c:h val="0.60581060278857546"/>
        </c:manualLayout>
      </c:layout>
      <c:lineChart>
        <c:grouping val="standard"/>
        <c:varyColors val="0"/>
        <c:ser>
          <c:idx val="0"/>
          <c:order val="0"/>
          <c:tx>
            <c:strRef>
              <c:f>Hoja1!$B$1</c:f>
              <c:strCache>
                <c:ptCount val="1"/>
                <c:pt idx="0">
                  <c:v>Menor o igual a 5mm</c:v>
                </c:pt>
              </c:strCache>
            </c:strRef>
          </c:tx>
          <c:spPr>
            <a:ln>
              <a:solidFill>
                <a:schemeClr val="accent1"/>
              </a:solidFill>
            </a:ln>
          </c:spPr>
          <c:marker>
            <c:symbol val="none"/>
          </c:marker>
          <c:dLbls>
            <c:dLbl>
              <c:idx val="1"/>
              <c:layout>
                <c:manualLayout>
                  <c:x val="0"/>
                  <c:y val="-4.7789725209080045E-3"/>
                </c:manualLayout>
              </c:layout>
              <c:showLegendKey val="0"/>
              <c:showVal val="1"/>
              <c:showCatName val="0"/>
              <c:showSerName val="0"/>
              <c:showPercent val="0"/>
              <c:showBubbleSize val="0"/>
            </c:dLbl>
            <c:dLbl>
              <c:idx val="2"/>
              <c:layout>
                <c:manualLayout>
                  <c:x val="-3.7037037037037035E-2"/>
                  <c:y val="-5.7347670250896057E-2"/>
                </c:manualLayout>
              </c:layout>
              <c:showLegendKey val="0"/>
              <c:showVal val="1"/>
              <c:showCatName val="0"/>
              <c:showSerName val="0"/>
              <c:showPercent val="0"/>
              <c:showBubbleSize val="0"/>
            </c:dLbl>
            <c:dLbl>
              <c:idx val="3"/>
              <c:layout>
                <c:manualLayout>
                  <c:x val="-8.6419753086419748E-2"/>
                  <c:y val="1.4336917562723928E-2"/>
                </c:manualLayout>
              </c:layout>
              <c:showLegendKey val="0"/>
              <c:showVal val="1"/>
              <c:showCatName val="0"/>
              <c:showSerName val="0"/>
              <c:showPercent val="0"/>
              <c:showBubbleSize val="0"/>
            </c:dLbl>
            <c:dLbl>
              <c:idx val="4"/>
              <c:layout>
                <c:manualLayout>
                  <c:x val="-3.7037037037037035E-2"/>
                  <c:y val="-6.2126642771804151E-2"/>
                </c:manualLayout>
              </c:layout>
              <c:showLegendKey val="0"/>
              <c:showVal val="1"/>
              <c:showCatName val="0"/>
              <c:showSerName val="0"/>
              <c:showPercent val="0"/>
              <c:showBubbleSize val="0"/>
            </c:dLbl>
            <c:dLbl>
              <c:idx val="5"/>
              <c:layout>
                <c:manualLayout>
                  <c:x val="-2.6748971193415638E-2"/>
                  <c:y val="-6.6905615292712148E-2"/>
                </c:manualLayout>
              </c:layout>
              <c:showLegendKey val="0"/>
              <c:showVal val="1"/>
              <c:showCatName val="0"/>
              <c:showSerName val="0"/>
              <c:showPercent val="0"/>
              <c:showBubbleSize val="0"/>
            </c:dLbl>
            <c:spPr>
              <a:solidFill>
                <a:schemeClr val="tx1"/>
              </a:solidFill>
              <a:ln w="28575">
                <a:solidFill>
                  <a:schemeClr val="accent1"/>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B$2:$B$7</c:f>
              <c:numCache>
                <c:formatCode>0%</c:formatCode>
                <c:ptCount val="6"/>
                <c:pt idx="0">
                  <c:v>0.5</c:v>
                </c:pt>
                <c:pt idx="1">
                  <c:v>0</c:v>
                </c:pt>
                <c:pt idx="2" formatCode="0.00%">
                  <c:v>0.214</c:v>
                </c:pt>
                <c:pt idx="3" formatCode="0.00%">
                  <c:v>7.0999999999999994E-2</c:v>
                </c:pt>
                <c:pt idx="4" formatCode="0.00%">
                  <c:v>7.0999999999999994E-2</c:v>
                </c:pt>
                <c:pt idx="5" formatCode="0.00%">
                  <c:v>0.14299999999999999</c:v>
                </c:pt>
              </c:numCache>
            </c:numRef>
          </c:val>
          <c:smooth val="0"/>
        </c:ser>
        <c:ser>
          <c:idx val="1"/>
          <c:order val="1"/>
          <c:tx>
            <c:strRef>
              <c:f>Hoja1!$C$1</c:f>
              <c:strCache>
                <c:ptCount val="1"/>
                <c:pt idx="0">
                  <c:v>Mayor a 5mm</c:v>
                </c:pt>
              </c:strCache>
            </c:strRef>
          </c:tx>
          <c:marker>
            <c:symbol val="none"/>
          </c:marker>
          <c:dLbls>
            <c:dLbl>
              <c:idx val="3"/>
              <c:layout>
                <c:manualLayout>
                  <c:x val="-1.2345679012345678E-2"/>
                  <c:y val="-6.212701906885295E-2"/>
                </c:manualLayout>
              </c:layout>
              <c:showLegendKey val="0"/>
              <c:showVal val="1"/>
              <c:showCatName val="0"/>
              <c:showSerName val="0"/>
              <c:showPercent val="0"/>
              <c:showBubbleSize val="0"/>
            </c:dLbl>
            <c:spPr>
              <a:solidFill>
                <a:schemeClr val="tx1"/>
              </a:solidFill>
              <a:ln w="28575">
                <a:solidFill>
                  <a:schemeClr val="accent4">
                    <a:lumMod val="50000"/>
                  </a:schemeClr>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C$2:$C$7</c:f>
              <c:numCache>
                <c:formatCode>0.00%</c:formatCode>
                <c:ptCount val="6"/>
                <c:pt idx="0" formatCode="0%">
                  <c:v>0</c:v>
                </c:pt>
                <c:pt idx="1">
                  <c:v>0.214</c:v>
                </c:pt>
                <c:pt idx="2">
                  <c:v>0.64300000000000002</c:v>
                </c:pt>
                <c:pt idx="3">
                  <c:v>7.0999999999999994E-2</c:v>
                </c:pt>
                <c:pt idx="4" formatCode="0%">
                  <c:v>0</c:v>
                </c:pt>
                <c:pt idx="5">
                  <c:v>7.0999999999999994E-2</c:v>
                </c:pt>
              </c:numCache>
            </c:numRef>
          </c:val>
          <c:smooth val="0"/>
        </c:ser>
        <c:dLbls>
          <c:showLegendKey val="0"/>
          <c:showVal val="0"/>
          <c:showCatName val="0"/>
          <c:showSerName val="0"/>
          <c:showPercent val="0"/>
          <c:showBubbleSize val="0"/>
        </c:dLbls>
        <c:marker val="1"/>
        <c:smooth val="0"/>
        <c:axId val="363360640"/>
        <c:axId val="363966464"/>
      </c:lineChart>
      <c:catAx>
        <c:axId val="363360640"/>
        <c:scaling>
          <c:orientation val="minMax"/>
        </c:scaling>
        <c:delete val="0"/>
        <c:axPos val="b"/>
        <c:majorTickMark val="none"/>
        <c:minorTickMark val="none"/>
        <c:tickLblPos val="nextTo"/>
        <c:crossAx val="363966464"/>
        <c:crosses val="autoZero"/>
        <c:auto val="1"/>
        <c:lblAlgn val="ctr"/>
        <c:lblOffset val="100"/>
        <c:noMultiLvlLbl val="0"/>
      </c:catAx>
      <c:valAx>
        <c:axId val="363966464"/>
        <c:scaling>
          <c:orientation val="minMax"/>
        </c:scaling>
        <c:delete val="0"/>
        <c:axPos val="l"/>
        <c:majorGridlines/>
        <c:numFmt formatCode="0%" sourceLinked="1"/>
        <c:majorTickMark val="none"/>
        <c:minorTickMark val="none"/>
        <c:tickLblPos val="nextTo"/>
        <c:crossAx val="363360640"/>
        <c:crosses val="autoZero"/>
        <c:crossBetween val="between"/>
      </c:valAx>
    </c:plotArea>
    <c:legend>
      <c:legendPos val="r"/>
      <c:layout>
        <c:manualLayout>
          <c:xMode val="edge"/>
          <c:yMode val="edge"/>
          <c:x val="0.74478322154175169"/>
          <c:y val="3.2530879876574575E-2"/>
          <c:w val="0.24081348627717833"/>
          <c:h val="0.17283549233765133"/>
        </c:manualLayout>
      </c:layout>
      <c:overlay val="0"/>
    </c:legend>
    <c:plotVisOnly val="1"/>
    <c:dispBlanksAs val="zero"/>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4"/>
    </mc:Choice>
    <mc:Fallback>
      <c:style val="14"/>
    </mc:Fallback>
  </mc:AlternateContent>
  <c:chart>
    <c:title>
      <c:tx>
        <c:rich>
          <a:bodyPr/>
          <a:lstStyle/>
          <a:p>
            <a:pPr>
              <a:defRPr sz="1600"/>
            </a:pPr>
            <a:r>
              <a:rPr lang="es-ES" sz="1600"/>
              <a:t>Nº de aneurismas y HSA</a:t>
            </a:r>
          </a:p>
        </c:rich>
      </c:tx>
      <c:layout>
        <c:manualLayout>
          <c:xMode val="edge"/>
          <c:yMode val="edge"/>
          <c:x val="0.20558132228483908"/>
          <c:y val="9.9155169706350826E-2"/>
        </c:manualLayout>
      </c:layout>
      <c:overlay val="0"/>
    </c:title>
    <c:autoTitleDeleted val="0"/>
    <c:plotArea>
      <c:layout>
        <c:manualLayout>
          <c:layoutTarget val="inner"/>
          <c:xMode val="edge"/>
          <c:yMode val="edge"/>
          <c:x val="0.2117929795474337"/>
          <c:y val="0.32312492989658342"/>
          <c:w val="0.71769909713666746"/>
          <c:h val="0.56262063395921669"/>
        </c:manualLayout>
      </c:layout>
      <c:lineChart>
        <c:grouping val="standard"/>
        <c:varyColors val="0"/>
        <c:ser>
          <c:idx val="0"/>
          <c:order val="0"/>
          <c:tx>
            <c:strRef>
              <c:f>Hoja1!$B$1</c:f>
              <c:strCache>
                <c:ptCount val="1"/>
                <c:pt idx="0">
                  <c:v>HSA</c:v>
                </c:pt>
              </c:strCache>
            </c:strRef>
          </c:tx>
          <c:spPr>
            <a:ln>
              <a:solidFill>
                <a:schemeClr val="accent1"/>
              </a:solidFill>
            </a:ln>
          </c:spPr>
          <c:marker>
            <c:symbol val="none"/>
          </c:marker>
          <c:dLbls>
            <c:dLbl>
              <c:idx val="0"/>
              <c:layout>
                <c:manualLayout>
                  <c:x val="-7.2562358276643993E-2"/>
                  <c:y val="-4.6692607003891051E-2"/>
                </c:manualLayout>
              </c:layout>
              <c:tx>
                <c:rich>
                  <a:bodyPr/>
                  <a:lstStyle/>
                  <a:p>
                    <a:r>
                      <a:rPr lang="en-US"/>
                      <a:t>0%</a:t>
                    </a:r>
                  </a:p>
                </c:rich>
              </c:tx>
              <c:showLegendKey val="0"/>
              <c:showVal val="1"/>
              <c:showCatName val="0"/>
              <c:showSerName val="0"/>
              <c:showPercent val="0"/>
              <c:showBubbleSize val="0"/>
            </c:dLbl>
            <c:dLbl>
              <c:idx val="1"/>
              <c:layout>
                <c:manualLayout>
                  <c:x val="-9.9773242630385492E-2"/>
                  <c:y val="-8.3009079118028531E-2"/>
                </c:manualLayout>
              </c:layout>
              <c:showLegendKey val="0"/>
              <c:showVal val="1"/>
              <c:showCatName val="0"/>
              <c:showSerName val="0"/>
              <c:showPercent val="0"/>
              <c:showBubbleSize val="0"/>
            </c:dLbl>
            <c:dLbl>
              <c:idx val="3"/>
              <c:layout>
                <c:manualLayout>
                  <c:x val="-2.1164021164021163E-2"/>
                  <c:y val="-8.3009079118028531E-2"/>
                </c:manualLayout>
              </c:layout>
              <c:showLegendKey val="0"/>
              <c:showVal val="1"/>
              <c:showCatName val="0"/>
              <c:showSerName val="0"/>
              <c:showPercent val="0"/>
              <c:showBubbleSize val="0"/>
            </c:dLbl>
            <c:spPr>
              <a:solidFill>
                <a:schemeClr val="tx1"/>
              </a:solidFill>
              <a:ln w="28575">
                <a:solidFill>
                  <a:schemeClr val="accent1"/>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B$2:$B$5</c:f>
              <c:numCache>
                <c:formatCode>0.00%</c:formatCode>
                <c:ptCount val="4"/>
                <c:pt idx="0" formatCode="General">
                  <c:v>0</c:v>
                </c:pt>
                <c:pt idx="1">
                  <c:v>0.14299999999999999</c:v>
                </c:pt>
                <c:pt idx="2">
                  <c:v>0.66700000000000004</c:v>
                </c:pt>
                <c:pt idx="3" formatCode="0%">
                  <c:v>0.9</c:v>
                </c:pt>
              </c:numCache>
            </c:numRef>
          </c:val>
          <c:smooth val="0"/>
        </c:ser>
        <c:ser>
          <c:idx val="1"/>
          <c:order val="1"/>
          <c:tx>
            <c:strRef>
              <c:f>Hoja1!$C$1</c:f>
              <c:strCache>
                <c:ptCount val="1"/>
                <c:pt idx="0">
                  <c:v>No HSA</c:v>
                </c:pt>
              </c:strCache>
            </c:strRef>
          </c:tx>
          <c:spPr>
            <a:ln>
              <a:solidFill>
                <a:schemeClr val="accent2"/>
              </a:solidFill>
            </a:ln>
          </c:spPr>
          <c:marker>
            <c:symbol val="none"/>
          </c:marker>
          <c:dLbls>
            <c:dLbl>
              <c:idx val="0"/>
              <c:layout>
                <c:manualLayout>
                  <c:x val="6.0468631897203327E-3"/>
                  <c:y val="-1.556420233463035E-2"/>
                </c:manualLayout>
              </c:layout>
              <c:showLegendKey val="0"/>
              <c:showVal val="1"/>
              <c:showCatName val="0"/>
              <c:showSerName val="0"/>
              <c:showPercent val="0"/>
              <c:showBubbleSize val="0"/>
            </c:dLbl>
            <c:dLbl>
              <c:idx val="1"/>
              <c:layout>
                <c:manualLayout>
                  <c:x val="-3.0234315948601664E-3"/>
                  <c:y val="5.1880674448768309E-3"/>
                </c:manualLayout>
              </c:layout>
              <c:showLegendKey val="0"/>
              <c:showVal val="1"/>
              <c:showCatName val="0"/>
              <c:showSerName val="0"/>
              <c:showPercent val="0"/>
              <c:showBubbleSize val="0"/>
            </c:dLbl>
            <c:dLbl>
              <c:idx val="2"/>
              <c:layout>
                <c:manualLayout>
                  <c:x val="-6.6515495086923657E-2"/>
                  <c:y val="7.2632944228274973E-2"/>
                </c:manualLayout>
              </c:layout>
              <c:showLegendKey val="0"/>
              <c:showVal val="1"/>
              <c:showCatName val="0"/>
              <c:showSerName val="0"/>
              <c:showPercent val="0"/>
              <c:showBubbleSize val="0"/>
            </c:dLbl>
            <c:dLbl>
              <c:idx val="3"/>
              <c:layout>
                <c:manualLayout>
                  <c:x val="-9.0702947845804991E-3"/>
                  <c:y val="-6.744487678339818E-2"/>
                </c:manualLayout>
              </c:layout>
              <c:showLegendKey val="0"/>
              <c:showVal val="1"/>
              <c:showCatName val="0"/>
              <c:showSerName val="0"/>
              <c:showPercent val="0"/>
              <c:showBubbleSize val="0"/>
            </c:dLbl>
            <c:spPr>
              <a:solidFill>
                <a:schemeClr val="tx1"/>
              </a:solidFill>
              <a:ln w="28575">
                <a:solidFill>
                  <a:schemeClr val="accent2"/>
                </a:solidFill>
              </a:ln>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C$2:$C$5</c:f>
              <c:numCache>
                <c:formatCode>0.00%</c:formatCode>
                <c:ptCount val="4"/>
                <c:pt idx="0" formatCode="0%">
                  <c:v>1</c:v>
                </c:pt>
                <c:pt idx="1">
                  <c:v>0.85699999999999998</c:v>
                </c:pt>
                <c:pt idx="2">
                  <c:v>0.33300000000000002</c:v>
                </c:pt>
                <c:pt idx="3" formatCode="0%">
                  <c:v>0.1</c:v>
                </c:pt>
              </c:numCache>
            </c:numRef>
          </c:val>
          <c:smooth val="0"/>
        </c:ser>
        <c:dLbls>
          <c:showLegendKey val="0"/>
          <c:showVal val="0"/>
          <c:showCatName val="0"/>
          <c:showSerName val="0"/>
          <c:showPercent val="0"/>
          <c:showBubbleSize val="0"/>
        </c:dLbls>
        <c:marker val="1"/>
        <c:smooth val="0"/>
        <c:axId val="364748800"/>
        <c:axId val="364831872"/>
      </c:lineChart>
      <c:catAx>
        <c:axId val="364748800"/>
        <c:scaling>
          <c:orientation val="minMax"/>
        </c:scaling>
        <c:delete val="0"/>
        <c:axPos val="b"/>
        <c:majorTickMark val="none"/>
        <c:minorTickMark val="none"/>
        <c:tickLblPos val="nextTo"/>
        <c:crossAx val="364831872"/>
        <c:crosses val="autoZero"/>
        <c:auto val="1"/>
        <c:lblAlgn val="ctr"/>
        <c:lblOffset val="100"/>
        <c:noMultiLvlLbl val="0"/>
      </c:catAx>
      <c:valAx>
        <c:axId val="364831872"/>
        <c:scaling>
          <c:orientation val="minMax"/>
        </c:scaling>
        <c:delete val="0"/>
        <c:axPos val="l"/>
        <c:majorGridlines/>
        <c:numFmt formatCode="0.00%" sourceLinked="0"/>
        <c:majorTickMark val="none"/>
        <c:minorTickMark val="none"/>
        <c:tickLblPos val="nextTo"/>
        <c:crossAx val="364748800"/>
        <c:crosses val="autoZero"/>
        <c:crossBetween val="between"/>
      </c:valAx>
    </c:plotArea>
    <c:legend>
      <c:legendPos val="r"/>
      <c:layout>
        <c:manualLayout>
          <c:xMode val="edge"/>
          <c:yMode val="edge"/>
          <c:x val="0.77715841629521998"/>
          <c:y val="3.0114184444893139E-3"/>
          <c:w val="0.21954016375651486"/>
          <c:h val="0.29019494358077036"/>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304578560"/>
        <c:axId val="304580096"/>
        <c:axId val="0"/>
      </c:bar3DChart>
      <c:catAx>
        <c:axId val="304578560"/>
        <c:scaling>
          <c:orientation val="minMax"/>
        </c:scaling>
        <c:delete val="0"/>
        <c:axPos val="b"/>
        <c:majorTickMark val="out"/>
        <c:minorTickMark val="none"/>
        <c:tickLblPos val="nextTo"/>
        <c:crossAx val="304580096"/>
        <c:crosses val="autoZero"/>
        <c:auto val="1"/>
        <c:lblAlgn val="ctr"/>
        <c:lblOffset val="100"/>
        <c:noMultiLvlLbl val="0"/>
      </c:catAx>
      <c:valAx>
        <c:axId val="304580096"/>
        <c:scaling>
          <c:orientation val="minMax"/>
        </c:scaling>
        <c:delete val="0"/>
        <c:axPos val="l"/>
        <c:majorGridlines/>
        <c:numFmt formatCode="0.00%" sourceLinked="1"/>
        <c:majorTickMark val="out"/>
        <c:minorTickMark val="none"/>
        <c:tickLblPos val="nextTo"/>
        <c:crossAx val="304578560"/>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spPr>
            <a:ln>
              <a:solidFill>
                <a:schemeClr val="tx1"/>
              </a:solidFill>
            </a:ln>
          </c:spPr>
          <c:dLbls>
            <c:dLbl>
              <c:idx val="0"/>
              <c:layout>
                <c:manualLayout>
                  <c:x val="1.1040954402479259E-2"/>
                  <c:y val="-0.24637899705507635"/>
                </c:manualLayout>
              </c:layout>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1"/>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spPr>
            <a:ln>
              <a:solidFill>
                <a:schemeClr val="accent1"/>
              </a:solidFill>
            </a:ln>
          </c:spPr>
        </c:serLines>
      </c:ofPieChart>
    </c:plotArea>
    <c:legend>
      <c:legendPos val="b"/>
      <c:legendEntry>
        <c:idx val="0"/>
        <c:delete val="1"/>
      </c:legendEntry>
      <c:layout>
        <c:manualLayout>
          <c:xMode val="edge"/>
          <c:yMode val="edge"/>
          <c:x val="0"/>
          <c:y val="0.79290127195639015"/>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07654016"/>
        <c:axId val="311492992"/>
      </c:lineChart>
      <c:catAx>
        <c:axId val="307654016"/>
        <c:scaling>
          <c:orientation val="minMax"/>
        </c:scaling>
        <c:delete val="0"/>
        <c:axPos val="b"/>
        <c:majorTickMark val="out"/>
        <c:minorTickMark val="none"/>
        <c:tickLblPos val="nextTo"/>
        <c:crossAx val="311492992"/>
        <c:crosses val="autoZero"/>
        <c:auto val="1"/>
        <c:lblAlgn val="ctr"/>
        <c:lblOffset val="100"/>
        <c:noMultiLvlLbl val="0"/>
      </c:catAx>
      <c:valAx>
        <c:axId val="311492992"/>
        <c:scaling>
          <c:orientation val="minMax"/>
        </c:scaling>
        <c:delete val="0"/>
        <c:axPos val="l"/>
        <c:majorGridlines/>
        <c:numFmt formatCode="0%" sourceLinked="1"/>
        <c:majorTickMark val="out"/>
        <c:minorTickMark val="none"/>
        <c:tickLblPos val="nextTo"/>
        <c:crossAx val="307654016"/>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6</c:v>
                </c:pt>
                <c:pt idx="1">
                  <c:v>0.4</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04233</cdr:y>
    </cdr:from>
    <cdr:to>
      <cdr:x>0.27679</cdr:x>
      <cdr:y>0.32804</cdr:y>
    </cdr:to>
    <cdr:sp macro="" textlink="">
      <cdr:nvSpPr>
        <cdr:cNvPr id="2" name="1 Cuadro de texto"/>
        <cdr:cNvSpPr txBox="1"/>
      </cdr:nvSpPr>
      <cdr:spPr>
        <a:xfrm xmlns:a="http://schemas.openxmlformats.org/drawingml/2006/main">
          <a:off x="0" y="76200"/>
          <a:ext cx="590549"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 sz="1100" b="1" i="1"/>
            <a:t>Figura</a:t>
          </a:r>
        </a:p>
        <a:p xmlns:a="http://schemas.openxmlformats.org/drawingml/2006/main">
          <a:pPr algn="ctr"/>
          <a:r>
            <a:rPr lang="es-ES" sz="1100" b="1" i="1"/>
            <a:t>11</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847</cdr:x>
      <cdr:y>0.15244</cdr:y>
    </cdr:to>
    <cdr:sp macro="" textlink="">
      <cdr:nvSpPr>
        <cdr:cNvPr id="2" name="1 Cuadro de texto"/>
        <cdr:cNvSpPr txBox="1"/>
      </cdr:nvSpPr>
      <cdr:spPr>
        <a:xfrm xmlns:a="http://schemas.openxmlformats.org/drawingml/2006/main">
          <a:off x="0" y="0"/>
          <a:ext cx="762000" cy="237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3</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cdr:y>
    </cdr:from>
    <cdr:to>
      <cdr:x>0.31716</cdr:x>
      <cdr:y>0.14964</cdr:y>
    </cdr:to>
    <cdr:sp macro="" textlink="">
      <cdr:nvSpPr>
        <cdr:cNvPr id="2" name="1 Cuadro de texto"/>
        <cdr:cNvSpPr txBox="1"/>
      </cdr:nvSpPr>
      <cdr:spPr>
        <a:xfrm xmlns:a="http://schemas.openxmlformats.org/drawingml/2006/main">
          <a:off x="-3619500" y="0"/>
          <a:ext cx="791489" cy="2337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l"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4</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00496</cdr:y>
    </cdr:from>
    <cdr:to>
      <cdr:x>0.3308</cdr:x>
      <cdr:y>0.19326</cdr:y>
    </cdr:to>
    <cdr:sp macro="" textlink="">
      <cdr:nvSpPr>
        <cdr:cNvPr id="2" name="1 Cuadro de texto"/>
        <cdr:cNvSpPr txBox="1"/>
      </cdr:nvSpPr>
      <cdr:spPr>
        <a:xfrm xmlns:a="http://schemas.openxmlformats.org/drawingml/2006/main">
          <a:off x="0" y="7748"/>
          <a:ext cx="885825" cy="294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2</a:t>
          </a:r>
        </a:p>
      </cdr:txBody>
    </cdr:sp>
  </cdr:relSizeAnchor>
</c:userShapes>
</file>

<file path=word/drawings/drawing14.xml><?xml version="1.0" encoding="utf-8"?>
<c:userShapes xmlns:c="http://schemas.openxmlformats.org/drawingml/2006/chart">
  <cdr:relSizeAnchor xmlns:cdr="http://schemas.openxmlformats.org/drawingml/2006/chartDrawing">
    <cdr:from>
      <cdr:x>0.02099</cdr:x>
      <cdr:y>0.04219</cdr:y>
    </cdr:from>
    <cdr:to>
      <cdr:x>0.14243</cdr:x>
      <cdr:y>0.16034</cdr:y>
    </cdr:to>
    <cdr:sp macro="" textlink="">
      <cdr:nvSpPr>
        <cdr:cNvPr id="2" name="1 Cuadro de texto"/>
        <cdr:cNvSpPr txBox="1"/>
      </cdr:nvSpPr>
      <cdr:spPr>
        <a:xfrm xmlns:a="http://schemas.openxmlformats.org/drawingml/2006/main">
          <a:off x="133350" y="95250"/>
          <a:ext cx="7715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5</a:t>
          </a:r>
        </a:p>
      </cdr:txBody>
    </cdr:sp>
  </cdr:relSizeAnchor>
</c:userShapes>
</file>

<file path=word/drawings/drawing15.xml><?xml version="1.0" encoding="utf-8"?>
<c:userShapes xmlns:c="http://schemas.openxmlformats.org/drawingml/2006/chart">
  <cdr:relSizeAnchor xmlns:cdr="http://schemas.openxmlformats.org/drawingml/2006/chartDrawing">
    <cdr:from>
      <cdr:x>0</cdr:x>
      <cdr:y>0</cdr:y>
    </cdr:from>
    <cdr:to>
      <cdr:x>0.2441</cdr:x>
      <cdr:y>0.12821</cdr:y>
    </cdr:to>
    <cdr:sp macro="" textlink="">
      <cdr:nvSpPr>
        <cdr:cNvPr id="2" name="1 Cuadro de texto"/>
        <cdr:cNvSpPr txBox="1"/>
      </cdr:nvSpPr>
      <cdr:spPr>
        <a:xfrm xmlns:a="http://schemas.openxmlformats.org/drawingml/2006/main">
          <a:off x="0" y="0"/>
          <a:ext cx="933450"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6.</a:t>
          </a:r>
          <a:endParaRPr lang="es-ES" sz="1100" b="1" i="1"/>
        </a:p>
      </cdr:txBody>
    </cdr:sp>
  </cdr:relSizeAnchor>
</c:userShapes>
</file>

<file path=word/drawings/drawing2.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4.</a:t>
          </a:r>
        </a:p>
        <a:p xmlns:a="http://schemas.openxmlformats.org/drawingml/2006/main">
          <a:endParaRPr lang="es-ES" sz="1100" b="1" i="1"/>
        </a:p>
      </cdr:txBody>
    </cdr:sp>
  </cdr:relSizeAnchor>
</c:userShapes>
</file>

<file path=word/drawings/drawing3.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cdr:txBody>
    </cdr:sp>
  </cdr:relSizeAnchor>
</c:userShapes>
</file>

<file path=word/drawings/drawing4.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 Figura 8.</a:t>
          </a:r>
        </a:p>
        <a:p xmlns:a="http://schemas.openxmlformats.org/drawingml/2006/main">
          <a:endParaRPr lang="es-ES" sz="1100" b="1" i="1"/>
        </a:p>
      </cdr:txBody>
    </cdr:sp>
  </cdr:relSizeAnchor>
</c:userShapes>
</file>

<file path=word/drawings/drawing7.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9.</a:t>
          </a:r>
        </a:p>
      </cdr:txBody>
    </cdr:sp>
  </cdr:relSizeAnchor>
</c:userShapes>
</file>

<file path=word/drawings/drawing8.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0.</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0A69E4"/>
    <w:rsid w:val="0010115D"/>
    <w:rsid w:val="00154469"/>
    <w:rsid w:val="00174B35"/>
    <w:rsid w:val="00190A60"/>
    <w:rsid w:val="001B0CA4"/>
    <w:rsid w:val="001F293E"/>
    <w:rsid w:val="00234696"/>
    <w:rsid w:val="00277410"/>
    <w:rsid w:val="00294117"/>
    <w:rsid w:val="002A047B"/>
    <w:rsid w:val="002B6689"/>
    <w:rsid w:val="00356D5C"/>
    <w:rsid w:val="0039172F"/>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EA380F"/>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 w:type="paragraph" w:customStyle="1" w:styleId="D776426195AD45F28155DF79579B361D">
    <w:name w:val="D776426195AD45F28155DF79579B361D"/>
    <w:rsid w:val="00EA380F"/>
  </w:style>
  <w:style w:type="paragraph" w:customStyle="1" w:styleId="8DBE6360506C4802A0C9DC1C077240FF">
    <w:name w:val="8DBE6360506C4802A0C9DC1C077240FF"/>
    <w:rsid w:val="00EA380F"/>
  </w:style>
  <w:style w:type="paragraph" w:customStyle="1" w:styleId="17D7942827B74F56B33115B190659930">
    <w:name w:val="17D7942827B74F56B33115B190659930"/>
    <w:rsid w:val="00EA380F"/>
  </w:style>
  <w:style w:type="paragraph" w:customStyle="1" w:styleId="03F48E255FF5401689F23BE25317AEDF">
    <w:name w:val="03F48E255FF5401689F23BE25317AEDF"/>
    <w:rsid w:val="00EA380F"/>
  </w:style>
  <w:style w:type="paragraph" w:customStyle="1" w:styleId="F6BF7BD3461A41EE93BF3E260FB0A1E4">
    <w:name w:val="F6BF7BD3461A41EE93BF3E260FB0A1E4"/>
    <w:rsid w:val="00EA380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9BC5A8-B2F7-4FC2-8E5E-67FCFFFB9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5307</Words>
  <Characters>139191</Characters>
  <Application>Microsoft Office Word</Application>
  <DocSecurity>0</DocSecurity>
  <Lines>1159</Lines>
  <Paragraphs>328</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64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2</cp:revision>
  <dcterms:created xsi:type="dcterms:W3CDTF">2018-06-06T15:55:00Z</dcterms:created>
  <dcterms:modified xsi:type="dcterms:W3CDTF">2018-06-0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Qet9bID"/&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